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230BE">
        <w:t>INDEL</w:t>
      </w:r>
      <w:r w:rsidR="008D7DCE">
        <w:t xml:space="preserve"> and complex polymorphisms. </w:t>
      </w:r>
      <w:r w:rsidR="00F803F5">
        <w:t xml:space="preserve">We confirm that </w:t>
      </w:r>
      <w:r w:rsidR="00F230B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w:t>
      </w:r>
      <w:r w:rsidR="00F230BE">
        <w:t>INDEL</w:t>
      </w:r>
      <w:r w:rsidR="00C73348">
        <w:t xml:space="preserve">) variation are limited </w:t>
      </w:r>
      <w:r w:rsidR="00530F60">
        <w:t xml:space="preserve">although </w:t>
      </w:r>
      <w:r w:rsidR="003D1E9D">
        <w:t>there is</w:t>
      </w:r>
      <w:r w:rsidR="001C1697">
        <w:t xml:space="preserve"> evidence </w:t>
      </w:r>
      <w:r w:rsidR="00530F60">
        <w:t xml:space="preserve">that </w:t>
      </w:r>
      <w:r w:rsidR="00F230BE">
        <w:t>INDEL</w:t>
      </w:r>
      <w:r w:rsidR="00530F60">
        <w:t xml:space="preserve">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opportunities for errors to aris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213F97">
        <w:t xml:space="preserve">variants </w:t>
      </w:r>
      <w:r w:rsidR="001C088D">
        <w:t xml:space="preserve">that are in violation of Mendelian </w:t>
      </w:r>
      <w:r w:rsidR="000900EE">
        <w:t>inheritance</w:t>
      </w:r>
      <w:r w:rsidR="001C088D">
        <w:t xml:space="preserve"> can be identified. Although such </w:t>
      </w:r>
      <w:r w:rsidR="00213F97">
        <w:t>variants</w:t>
      </w:r>
      <w:r w:rsidR="001C088D">
        <w:t xml:space="preserve"> may occasionally arise naturally, for example through </w:t>
      </w:r>
      <w:r w:rsidR="001C088D">
        <w:rPr>
          <w:i/>
        </w:rPr>
        <w:t>de novo</w:t>
      </w:r>
      <w:r w:rsidR="001C088D">
        <w:t xml:space="preserve"> mutation, in general they </w:t>
      </w:r>
      <w:r w:rsidR="00890734">
        <w:t xml:space="preserve">can be used as an </w:t>
      </w:r>
      <w:r w:rsidR="001C088D">
        <w:t>indic</w:t>
      </w:r>
      <w:r>
        <w:t xml:space="preserve">ator of </w:t>
      </w:r>
      <w:r w:rsidR="00890734">
        <w:t xml:space="preserve">genotyping </w:t>
      </w:r>
      <w:r>
        <w:t>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most species, this is currently not the case for </w:t>
      </w:r>
      <w:r w:rsidR="00DE11E6" w:rsidRPr="00DE11E6">
        <w:rPr>
          <w:i/>
        </w:rPr>
        <w:t>P. falciparum</w:t>
      </w:r>
      <w:r w:rsidR="00DE11E6">
        <w:t xml:space="preserve">.  </w:t>
      </w:r>
      <w:r w:rsidR="001C68E4">
        <w:t>The parasite is</w:t>
      </w:r>
      <w:r w:rsidR="00A72CFF">
        <w:t xml:space="preserve"> sexually reproducing</w:t>
      </w:r>
      <w:r w:rsidR="001C68E4">
        <w:t xml:space="preserve"> but remains</w:t>
      </w:r>
      <w:r w:rsidR="00A72CFF">
        <w:t xml:space="preserve"> haploid for the majority of its life cycle, ex</w:t>
      </w:r>
      <w:r w:rsidR="001C68E4">
        <w:t>isting</w:t>
      </w:r>
      <w:r w:rsidR="00A72CFF">
        <w:t xml:space="preserve"> only briefly as a diploid when tak</w:t>
      </w:r>
      <w:r w:rsidR="001C68E4">
        <w:t>en up into the mosquito mid-gut</w:t>
      </w:r>
      <w:r w:rsidR="00A72CFF">
        <w:t xml:space="preserve">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xml:space="preserve">. However, although only three crosses have been performed, each cross yields a large number of </w:t>
      </w:r>
      <w:r w:rsidR="00A72CFF">
        <w:lastRenderedPageBreak/>
        <w:t>progeny clones</w:t>
      </w:r>
      <w:r w:rsidR="00EA3CED">
        <w:t xml:space="preserve"> each the result of an independent meiosis</w:t>
      </w:r>
      <w:r w:rsidR="00A72CFF">
        <w:t xml:space="preserve">, and therefore </w:t>
      </w:r>
      <w:r w:rsidR="0040749C">
        <w:t>provides</w:t>
      </w:r>
      <w:r w:rsidR="00A72CFF">
        <w:t xml:space="preserve"> a much higher power to observe Mendelian errors than smaller pedigrees or trios.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EE1931">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mendeley" : { "formattedCitation" : "(DePristo et al. 2011)", "plainTextFormattedCitation" : "(DePristo et al. 2011)", "previouslyFormattedCitation" : "(DePristo et al. 2011)" }, "properties" : { "noteIndex" : 0 }, "schema" : "https://github.com/citation-style-language/schema/raw/master/csl-citation.json" }</w:instrText>
      </w:r>
      <w:r w:rsidR="00194EE4">
        <w:fldChar w:fldCharType="separate"/>
      </w:r>
      <w:r w:rsidR="00194EE4" w:rsidRPr="00194EE4">
        <w:rPr>
          <w:noProof/>
        </w:rPr>
        <w:t>(DePristo et al. 2011)</w:t>
      </w:r>
      <w:r w:rsidR="00194EE4">
        <w:fldChar w:fldCharType="end"/>
      </w:r>
      <w:r w:rsidR="00194EE4">
        <w:t xml:space="preserve"> </w:t>
      </w:r>
      <w:r w:rsidR="001C68E4">
        <w:t xml:space="preserve">(@@TODO ref Li and Durbin </w:t>
      </w:r>
      <w:proofErr w:type="spellStart"/>
      <w:r w:rsidR="001C68E4">
        <w:t>bwa</w:t>
      </w:r>
      <w:proofErr w:type="spellEnd"/>
      <w:r w:rsidR="001C68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230B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230B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 xml:space="preserve">coverage across both coding and non-coding regions </w:t>
      </w:r>
      <w:r w:rsidR="0072106A">
        <w:t>(@@REF).</w:t>
      </w:r>
      <w:r>
        <w:t xml:space="preserve"> </w:t>
      </w:r>
      <w:r w:rsidR="0072106A">
        <w:t>The clone HB3 is a parent in two crosses, however because DNA samples were obtained from different sources and had different culturing histories the two HB3 clones were sequenced and genotyped separately, and are here labelled HB3(</w:t>
      </w:r>
      <w:r w:rsidR="001C68E4">
        <w:t>1) and HB3(2) for crosses 3D7</w:t>
      </w:r>
      <w:r w:rsidR="001C68E4">
        <w:t>×</w:t>
      </w:r>
      <w:r w:rsidR="001C68E4">
        <w:t>HB3 and HB3</w:t>
      </w:r>
      <w:r w:rsidR="001C68E4">
        <w:t>×</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64667">
        <w:rPr>
          <w:b/>
        </w:rPr>
        <w:t>core genome</w:t>
      </w:r>
      <w:r w:rsidR="00B1349E">
        <w:t xml:space="preserve"> (20.8Mb) comprising regions of near-complete coverage and unambiguous alignments in all samples</w:t>
      </w:r>
      <w:r w:rsidR="00B1349E" w:rsidRPr="00E64667">
        <w:t xml:space="preserve">; </w:t>
      </w:r>
      <w:r w:rsidR="00B1349E" w:rsidRPr="00E64667">
        <w:rPr>
          <w:b/>
        </w:rPr>
        <w:t xml:space="preserve">hypervariable regions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64667">
        <w:rPr>
          <w:b/>
        </w:rPr>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5D178D">
        <w:t xml:space="preserve"> </w:t>
      </w:r>
      <w:proofErr w:type="spellStart"/>
      <w:r w:rsidR="005D178D">
        <w:rPr>
          <w:i/>
        </w:rPr>
        <w:t>var</w:t>
      </w:r>
      <w:proofErr w:type="spellEnd"/>
      <w:r w:rsidR="005D178D">
        <w:t xml:space="preserve"> family</w:t>
      </w:r>
      <w:r w:rsidR="00AD509E">
        <w:t xml:space="preserve">, which are known to undergo </w:t>
      </w:r>
      <w:r w:rsidR="00A55587">
        <w:t>frequent</w:t>
      </w:r>
      <w:r w:rsidR="00AD509E">
        <w:t xml:space="preserve"> non-allelic recombination during mitosis </w:t>
      </w:r>
      <w:r w:rsidR="001C68E4">
        <w:fldChar w:fldCharType="begin" w:fldLock="1"/>
      </w:r>
      <w:r w:rsidR="001C68E4">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author" : [ { "dropping-particle" : "", "family" : "Antoine Claessens, William L. Hamilton, Mihir Kekre, Thomas D. Otto, Adnan Faizullabhoy, Julian C. Rayner", "given" : "Dominic Kwiatkowski", "non-dropping-particle" : "", "parse-names" : false, "suffix" : "" } ], "container-title" : "PLoS genetics", "id" : "ITEM-2",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Antoine Claessens, William L. Hamilton, Mihir Kekre, Thomas D. Otto, Adnan Faizullabhoy, Julian C. Rayner 2014)", "manualFormatting" : "(Bopp et al. 2013; Claessens, Hamilton et al., 2014)", "plainTextFormattedCitation" : "(Bopp et al. 2013; Antoine Claessens, William L. Hamilton, Mihir Kekre, Thomas D. Otto, Adnan Faizullabhoy, Julian C. Rayner 2014)", "previouslyFormattedCitation" : "(Bopp et al. 2013; Antoine Claessens, William L. Hamilton, Mihir Kekre, Thomas D. Otto, Adnan Faizullabhoy, Julian C. Rayner 2014)" }, "properties" : { "noteIndex" : 0 }, "schema" : "https://github.com/citation-style-language/schema/raw/master/csl-citation.json" }</w:instrText>
      </w:r>
      <w:r w:rsidR="001C68E4">
        <w:fldChar w:fldCharType="separate"/>
      </w:r>
      <w:r w:rsidR="001C68E4">
        <w:rPr>
          <w:noProof/>
        </w:rPr>
        <w:t xml:space="preserve">(Bopp et al. 2013; </w:t>
      </w:r>
      <w:r w:rsidR="001C68E4" w:rsidRPr="001C68E4">
        <w:rPr>
          <w:noProof/>
        </w:rPr>
        <w:t>Claessens, Hamilton</w:t>
      </w:r>
      <w:r w:rsidR="001C68E4">
        <w:rPr>
          <w:noProof/>
        </w:rPr>
        <w:t xml:space="preserve"> et al.,</w:t>
      </w:r>
      <w:r w:rsidR="001C68E4" w:rsidRPr="001C68E4">
        <w:rPr>
          <w:noProof/>
        </w:rPr>
        <w:t xml:space="preserve"> 2014)</w:t>
      </w:r>
      <w:r w:rsidR="001C68E4">
        <w:fldChar w:fldCharType="end"/>
      </w:r>
      <w:r w:rsidR="00AD509E">
        <w:t>,</w:t>
      </w:r>
      <w:r w:rsidR="005D178D">
        <w:t xml:space="preserve"> and almost all genes in the </w:t>
      </w:r>
      <w:r w:rsidR="00AD509E">
        <w:t xml:space="preserve">associated </w:t>
      </w:r>
      <w:proofErr w:type="spellStart"/>
      <w:r w:rsidR="005D178D">
        <w:rPr>
          <w:i/>
        </w:rPr>
        <w:t>rif</w:t>
      </w:r>
      <w:proofErr w:type="spellEnd"/>
      <w:r w:rsidR="005D178D">
        <w:t xml:space="preserve"> and </w:t>
      </w:r>
      <w:proofErr w:type="spellStart"/>
      <w:r w:rsidR="005D178D">
        <w:rPr>
          <w:i/>
        </w:rPr>
        <w:t>stevor</w:t>
      </w:r>
      <w:proofErr w:type="spellEnd"/>
      <w:r w:rsidR="005D178D">
        <w:t xml:space="preserve"> families</w:t>
      </w:r>
      <w:r w:rsidR="00AD509E">
        <w:t xml:space="preserve">. </w:t>
      </w:r>
      <w:r w:rsidR="00AD509E">
        <w:lastRenderedPageBreak/>
        <w:t>H</w:t>
      </w:r>
      <w:r w:rsidR="005D178D">
        <w:t>ypervariable regions also correspond</w:t>
      </w:r>
      <w:r w:rsidR="000C02A8">
        <w:t>ed</w:t>
      </w:r>
      <w:r w:rsidR="005D178D">
        <w:t xml:space="preserve"> closely with regions of heterochromatin </w:t>
      </w:r>
      <w:r w:rsidR="001C68E4">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1C68E4">
        <w:fldChar w:fldCharType="separate"/>
      </w:r>
      <w:r w:rsidR="001C68E4" w:rsidRPr="001C68E4">
        <w:rPr>
          <w:noProof/>
        </w:rPr>
        <w:t>(Flueck et al. 2009)</w:t>
      </w:r>
      <w:r w:rsidR="001C68E4">
        <w:fldChar w:fldCharType="end"/>
      </w:r>
      <w:r w:rsidR="005D178D">
        <w:t xml:space="preserve">.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230BE">
        <w:t>INDEL</w:t>
      </w:r>
      <w:r>
        <w:t xml:space="preserve"> and complex variation</w:t>
      </w:r>
      <w:r w:rsidR="00092516">
        <w:t xml:space="preserve"> within the core genome</w:t>
      </w:r>
    </w:p>
    <w:p w:rsidR="00BF5714"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77147F">
        <w:fldChar w:fldCharType="begin" w:fldLock="1"/>
      </w:r>
      <w:r w:rsidR="0077147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mendeley" : { "formattedCitation" : "(DePristo et al. 2011)", "plainTextFormattedCitation" : "(DePristo et al. 2011)", "previouslyFormattedCitation" : "(DePristo et al. 2011)" }, "properties" : { "noteIndex" : 0 }, "schema" : "https://github.com/citation-style-language/schema/raw/master/csl-citation.json" }</w:instrText>
      </w:r>
      <w:r w:rsidR="0077147F">
        <w:fldChar w:fldCharType="separate"/>
      </w:r>
      <w:r w:rsidR="0077147F" w:rsidRPr="0077147F">
        <w:rPr>
          <w:noProof/>
        </w:rPr>
        <w:t>(DePristo et al. 2011)</w:t>
      </w:r>
      <w:r w:rsidR="0077147F">
        <w:fldChar w:fldCharType="end"/>
      </w:r>
      <w:r w:rsidR="0077147F">
        <w:t xml:space="preserve"> (@@REF Li and Durbin)</w:t>
      </w:r>
      <w:r>
        <w:t xml:space="preserve">, the other based on partial assembly of sequence reads and comparison of assembled contigs </w:t>
      </w:r>
      <w:r w:rsidR="0077147F">
        <w:fldChar w:fldCharType="begin" w:fldLock="1"/>
      </w:r>
      <w:r w:rsidR="00107FF0">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77147F">
        <w:fldChar w:fldCharType="separate"/>
      </w:r>
      <w:r w:rsidR="0077147F" w:rsidRPr="0077147F">
        <w:rPr>
          <w:noProof/>
        </w:rPr>
        <w:t>(Iqbal et al. 2012)</w:t>
      </w:r>
      <w:r w:rsidR="0077147F">
        <w:fldChar w:fldCharType="end"/>
      </w:r>
      <w:r>
        <w:t xml:space="preserve">.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230B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w:t>
      </w:r>
      <w:r w:rsidR="008B66D9">
        <w:t>art of a separate project</w:t>
      </w:r>
      <w:r w:rsidR="008B66D9">
        <w:rPr>
          <w:rStyle w:val="FootnoteReference"/>
        </w:rPr>
        <w:footnoteReference w:id="1"/>
      </w:r>
      <w:r w:rsidR="00EC2A4A">
        <w:t xml:space="preserve"> and will be reported elsewhere.</w:t>
      </w:r>
      <w:r w:rsidR="00995125">
        <w:t xml:space="preserve"> To provide the greatest possible resolution for the present study, filtered variants called by each method were combined into a single call set for each cross (see methods). All SNP and </w:t>
      </w:r>
      <w:r w:rsidR="00F230BE">
        <w:t>INDEL</w:t>
      </w:r>
      <w:r w:rsidR="00995125">
        <w:t xml:space="preserve"> calls can be downloade</w:t>
      </w:r>
      <w:r w:rsidR="008B66D9">
        <w:t>d from a public FTP site</w:t>
      </w:r>
      <w:r w:rsidR="00995125">
        <w:t xml:space="preserve"> or browsed via the web application at </w:t>
      </w:r>
      <w:hyperlink r:id="rId9" w:history="1">
        <w:r w:rsidR="00995125" w:rsidRPr="000B39EA">
          <w:rPr>
            <w:rStyle w:val="Hyperlink"/>
          </w:rPr>
          <w:t>http://www.malariagen.net/apps/pf-crosses</w:t>
        </w:r>
      </w:hyperlink>
      <w:r w:rsidR="00995125">
        <w:t xml:space="preserve">. </w:t>
      </w:r>
    </w:p>
    <w:p w:rsidR="00A4677A" w:rsidRDefault="00F230BE" w:rsidP="00A4677A">
      <w:pPr>
        <w:pStyle w:val="Heading4"/>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F230BE">
        <w:t>INDEL</w:t>
      </w:r>
      <w:r>
        <w:t>s were more abundant than SNPs</w:t>
      </w:r>
      <w:r w:rsidR="00107FF0">
        <w:t xml:space="preserve"> in all three crosses (table 1</w:t>
      </w:r>
      <w:r>
        <w:t xml:space="preserve">). Overall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s being approximately @@N</w:t>
      </w:r>
      <w:proofErr w:type="gramStart"/>
      <w:r>
        <w:t>:M</w:t>
      </w:r>
      <w:proofErr w:type="gramEnd"/>
      <w:r>
        <w:t>.</w:t>
      </w:r>
      <w:r w:rsidR="00601883">
        <w:t xml:space="preserve"> This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F230BE">
        <w:t xml:space="preserve"> for which data are available</w:t>
      </w:r>
      <w:r w:rsidR="00601883">
        <w:t>, for example, @@</w:t>
      </w:r>
      <w:r w:rsidR="00FE0FEE">
        <w:t xml:space="preserve">TODO </w:t>
      </w:r>
      <w:r w:rsidR="00601883">
        <w:t>comparison SNP:</w:t>
      </w:r>
      <w:r w:rsidR="00F230BE">
        <w:t>INDEL</w:t>
      </w:r>
      <w:r w:rsidR="00601883">
        <w:t xml:space="preserve"> rates in other species@@.</w:t>
      </w:r>
      <w:r>
        <w:t xml:space="preserve"> </w:t>
      </w:r>
      <w:r w:rsidR="00FE0FEE">
        <w:t xml:space="preserve">The vast majority of </w:t>
      </w:r>
      <w:r w:rsidR="00F230BE">
        <w:t>INDEL</w:t>
      </w:r>
      <w:r w:rsidR="00FE0FEE">
        <w:t xml:space="preserve">s found in the crosses were expansions or contractions of short tandem repeats (STRs), i.e., microsatellites (figure 1A). In non-coding regions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 xml:space="preserve">asparagine) tracts. Tandem repeat sequences are prone to slipped strand mis-pairing during DNA replication </w:t>
      </w:r>
      <w:r w:rsidR="00F230BE">
        <w:fldChar w:fldCharType="begin" w:fldLock="1"/>
      </w:r>
      <w:r w:rsidR="00F230BE">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F230BE">
        <w:fldChar w:fldCharType="separate"/>
      </w:r>
      <w:r w:rsidR="00F230BE" w:rsidRPr="00F230BE">
        <w:rPr>
          <w:noProof/>
        </w:rPr>
        <w:t>(Li et al. 2002)</w:t>
      </w:r>
      <w:r w:rsidR="00F230BE">
        <w:fldChar w:fldCharType="end"/>
      </w:r>
      <w:r w:rsidR="00FE0FEE">
        <w:t xml:space="preserve"> and are known to be associated with high rates of </w:t>
      </w:r>
      <w:r w:rsidR="00F230BE">
        <w:t>INDEL</w:t>
      </w:r>
      <w:r w:rsidR="00FE0FEE">
        <w:t xml:space="preserve"> mutat</w:t>
      </w:r>
      <w:r w:rsidR="00F230BE">
        <w:t xml:space="preserve">ion </w:t>
      </w:r>
      <w:r w:rsidR="00F230BE">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F230BE">
        <w:fldChar w:fldCharType="separate"/>
      </w:r>
      <w:r w:rsidR="00F230BE" w:rsidRPr="00F230BE">
        <w:rPr>
          <w:noProof/>
        </w:rPr>
        <w:t>(Montgomery et al. 2013)</w:t>
      </w:r>
      <w:r w:rsidR="00F230BE">
        <w:fldChar w:fldCharType="end"/>
      </w:r>
      <w:r w:rsidR="00FE0FEE">
        <w:t xml:space="preserve">. Poly(AT) repeats are very common in the non-coding regions of the </w:t>
      </w:r>
      <w:r w:rsidR="00FE0FEE" w:rsidRPr="00720774">
        <w:rPr>
          <w:i/>
        </w:rPr>
        <w:t>P. falciparum</w:t>
      </w:r>
      <w:r w:rsidR="00F230BE">
        <w:t xml:space="preserve"> genome </w:t>
      </w:r>
      <w:r w:rsidR="00F230BE">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F230BE">
        <w:fldChar w:fldCharType="separate"/>
      </w:r>
      <w:r w:rsidR="00F230BE" w:rsidRPr="00F230BE">
        <w:rPr>
          <w:noProof/>
        </w:rPr>
        <w:t>(Gardner et al. 2002)</w:t>
      </w:r>
      <w:r w:rsidR="00F230BE">
        <w:fldChar w:fldCharType="end"/>
      </w:r>
      <w:r w:rsidR="00F230BE">
        <w:t xml:space="preserve"> and poly(asparagine) </w:t>
      </w:r>
      <w:r w:rsidR="00FE0FEE">
        <w:t xml:space="preserve">repeats are unusually abundant within the </w:t>
      </w:r>
      <w:proofErr w:type="spellStart"/>
      <w:r w:rsidR="00FE0FEE">
        <w:t>exome</w:t>
      </w:r>
      <w:proofErr w:type="spellEnd"/>
      <w:r w:rsidR="00F230BE">
        <w:t xml:space="preserve"> </w:t>
      </w:r>
      <w:r w:rsidR="00F230BE">
        <w:fldChar w:fldCharType="begin" w:fldLock="1"/>
      </w:r>
      <w:r w:rsidR="00F230BE">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mendeley" : { "formattedCitation" : "(Muralidharan &amp; Goldberg 2013)", "plainTextFormattedCitation" : "(Muralidharan &amp; Goldberg 2013)" }, "properties" : { "noteIndex" : 0 }, "schema" : "https://github.com/citation-style-language/schema/raw/master/csl-citation.json" }</w:instrText>
      </w:r>
      <w:r w:rsidR="00F230BE">
        <w:fldChar w:fldCharType="separate"/>
      </w:r>
      <w:r w:rsidR="00F230BE" w:rsidRPr="00F230BE">
        <w:rPr>
          <w:noProof/>
        </w:rPr>
        <w:t>(Muralidharan &amp; Goldberg 2013)</w:t>
      </w:r>
      <w:r w:rsidR="00F230BE">
        <w:fldChar w:fldCharType="end"/>
      </w:r>
      <w:bookmarkStart w:id="0" w:name="_GoBack"/>
      <w:bookmarkEnd w:id="0"/>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w:t>
      </w:r>
      <w:proofErr w:type="gramStart"/>
      <w:r>
        <w:t>regions</w:t>
      </w:r>
      <w:proofErr w:type="gramEnd"/>
      <w:r>
        <w:t xml:space="preserve"> are expected to have severe consequences and hence be negatively selected. Consistent with this expectation, 94% of coding </w:t>
      </w:r>
      <w:r w:rsidR="00F230BE">
        <w:t>INDEL</w:t>
      </w:r>
      <w:r>
        <w:t xml:space="preserve">s were found to be size multiples of 3 and hence preserved the reading frame (f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w:t>
      </w:r>
      <w:proofErr w:type="gramStart"/>
      <w:r w:rsidRPr="00634937">
        <w:rPr>
          <w:i/>
        </w:rPr>
        <w:t>falciparum</w:t>
      </w:r>
      <w:r>
        <w:t>,</w:t>
      </w:r>
      <w:proofErr w:type="gramEnd"/>
      <w:r>
        <w:t xml:space="preserve"> however, @@REF predicted the location of core promoters upstream of @@N genes based on a training set of known transcription start sites (@@REF).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 xml:space="preserve">s 100-200bp upstream and 0-100bp downstream of the promoter centre (figure 1C; supplementary figure @@TODO). Further experimental work will be required to determine whether these </w:t>
      </w:r>
      <w:r w:rsidR="00F230BE">
        <w:t>INDEL</w:t>
      </w:r>
      <w:r>
        <w:t>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between 2 and 3 orders of magnitude greater (figure 2). These divergent loci were found almost exclusively within coding regions of genes </w:t>
      </w:r>
      <w:r>
        <w:lastRenderedPageBreak/>
        <w:t xml:space="preserve">associated with the merozoite life cycle stage, where the parasite is briefly exposed to the host immune system before invading another erythrocyte, and include several well-studied merozoite surface antigens. The most extreme example was MSP1 (@@ID), a highly expressed protein located at the merozoite surface (@@REF), where several regions of the gene are known to exhibit deep allelic dimorphism (@@REF).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divergent regions of MSP1 (@@TODO clarify which parts) as </w:t>
      </w:r>
      <w:r w:rsidR="009255D4">
        <w:t xml:space="preserve">verified </w:t>
      </w:r>
      <w:r>
        <w:t>by comparison with capillary sequence data (@@Genbank, @@REFs).</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proofErr w:type="gramStart"/>
      <w:r w:rsidR="009255D4" w:rsidRPr="008323B7">
        <w:t>DBLMSP2</w:t>
      </w:r>
      <w:proofErr w:type="gramEnd"/>
      <w:r w:rsidR="009255D4">
        <w:t xml:space="preserve">), members of the </w:t>
      </w:r>
      <w:proofErr w:type="spellStart"/>
      <w:r w:rsidR="009255D4">
        <w:rPr>
          <w:i/>
        </w:rPr>
        <w:t>surfin</w:t>
      </w:r>
      <w:proofErr w:type="spellEnd"/>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mosquito salivary gland (@@REF) suggesting involvement in the early stages of infection.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deri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rsidR="00936076">
        <w:t xml:space="preserve"> (table 1)</w:t>
      </w:r>
      <w:r w:rsidR="00316BAD">
        <w:t>.</w:t>
      </w:r>
      <w:r w:rsidR="00936076">
        <w:t xml:space="preserve"> The average distance between markers was @@-@@</w:t>
      </w:r>
      <w:proofErr w:type="spellStart"/>
      <w:r w:rsidR="00936076">
        <w:t>bp</w:t>
      </w:r>
      <w:proofErr w:type="spellEnd"/>
      <w:r w:rsidR="00936076">
        <w:t xml:space="preserve">, approximately an order of magnitude greater resolution than that available </w:t>
      </w:r>
      <w:r w:rsidR="00320E71">
        <w:t>previously</w:t>
      </w:r>
      <w:r w:rsidR="00936076">
        <w:t xml:space="preserve"> (@@REF; @@CHECK). In eukaryotes, programmed double strand breaks (DSBs) during meiosis are resolved by either crossover (CO) or non-crossover (NCO) between homologous chromosomes (@@REFs). A CO is a reciprocal exchange accompanied by a conversion tract, whereas an NCO is a conversion tract </w:t>
      </w:r>
      <w:r w:rsidR="00936076">
        <w:lastRenderedPageBreak/>
        <w:t>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0.5 expected if the recombination rate is calibrated to </w:t>
      </w:r>
      <w:r w:rsidR="00022BF0">
        <w:t xml:space="preserve">produce </w:t>
      </w:r>
      <w:r w:rsidR="00C82549">
        <w:t xml:space="preserve">at least </w:t>
      </w:r>
      <w:r>
        <w:t xml:space="preserve">one CO per </w:t>
      </w:r>
      <w:r w:rsidR="00C82549">
        <w:t xml:space="preserve">chromosome pair </w:t>
      </w:r>
      <w:r>
        <w:t>(@@REF).</w:t>
      </w:r>
    </w:p>
    <w:p w:rsidR="00DE05F9" w:rsidRDefault="009C2480" w:rsidP="009C2480">
      <w:r>
        <w:t>The centromeres were cold</w:t>
      </w:r>
      <w:r w:rsidR="00D96060">
        <w:t>-</w:t>
      </w:r>
      <w:r>
        <w:t xml:space="preserve">spots of CO recombination, </w:t>
      </w:r>
      <w:r w:rsidR="00DE05F9">
        <w:t xml:space="preserve">as expected from studies in other eukaryotes,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flanking markers within a gene, 162 (13%) were within an intergenic region, and 636 (53%) were ambiguous (flanking markers spanned a gene boundary). The number of CO events observed within a gene was significantly higher than expected if CO events were distributed uniformly over the genome (P=0.001 by Monte Carlo simulation). Of the 396 COs observed within a gene,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occur in coding regions</w:t>
      </w:r>
      <w:r w:rsidR="005D73F0">
        <w:t>, in contrast with higher eukaryotes where recombination occurs almost exclusively within intergenic regions (@@REFs</w:t>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on-crossover conversion (@@REFs) no estimates have been made for the rate of NCO recombination or the distribution of conversion tract lengths. Of the 331 conversion tracts observed, an outlying group of 7 very long </w:t>
      </w:r>
      <w:r w:rsidR="005D73F0">
        <w:lastRenderedPageBreak/>
        <w:t xml:space="preserve">(&gt;18kb) complex tracts was found, described further in the next </w:t>
      </w:r>
      <w:r>
        <w:t>sub-</w:t>
      </w:r>
      <w:r w:rsidR="005D73F0">
        <w:t>section.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other organisms the distribution of conversion tract lengths has been found to fit a geometric model, with a single parameter </w:t>
      </w:r>
      <w:r w:rsidR="005D73F0">
        <w:rPr>
          <w:i/>
        </w:rPr>
        <w:t>phi</w:t>
      </w:r>
      <w:r w:rsidR="005D73F0">
        <w:t xml:space="preserve"> determining the per-base-pair probability of extending a tract (@@REF).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genotyped in this study, and the pattern of recombination was identical in both replicates. Similar observations were made for clone C@@ (3D7 x HB3) where a 70kb region on chromosome 14 accounted for 12 switches in inheritance, and clone 3BD5 (HB3 x Dd2) where a</w:t>
      </w:r>
      <w:r w:rsidR="005F7DD3">
        <w:t>n</w:t>
      </w:r>
      <w:r>
        <w:t xml:space="preserve"> 80kb region on </w:t>
      </w:r>
      <w:r>
        <w:lastRenderedPageBreak/>
        <w:t>chromosome 10 contained 13 switches (supplementary figure @@N). At all of these loci there was no evidence of copy number variation or other artefacts that could manifest as an apparent excess of recombination. These observations suggest that, in addition to the two established DSB repair pathways leading to normal CO and NCO events (@@REF), other repair pathways may also be utilised during meio</w:t>
      </w:r>
      <w:r w:rsidR="005F7DD3">
        <w:t>sis</w:t>
      </w:r>
      <w:r>
        <w:t xml:space="preserve">, 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Pr>
          <w:i/>
        </w:rPr>
        <w:t>mdr1</w:t>
      </w:r>
      <w:r>
        <w:t xml:space="preserve"> have been found in Dd2 and several progeny of the HB3xDd2 cross (@@REFs)</w:t>
      </w:r>
      <w:r w:rsidR="007827B2">
        <w:t>,</w:t>
      </w:r>
      <w:r>
        <w:t xml:space="preserve"> and in a large number of </w:t>
      </w:r>
      <w:r w:rsidR="00467EE6">
        <w:t xml:space="preserve">clinical </w:t>
      </w:r>
      <w:r>
        <w:t xml:space="preserve">isolates, particularly from South-East Asia (@@REFs). Both point mutations and amplifications of </w:t>
      </w:r>
      <w:r>
        <w:rPr>
          <w:i/>
        </w:rPr>
        <w:t>mdr1</w:t>
      </w:r>
      <w:r>
        <w:t xml:space="preserve"> have been shown to </w:t>
      </w:r>
      <w:r w:rsidR="00467EE6">
        <w:t xml:space="preserve">alter </w:t>
      </w:r>
      <w:r>
        <w:t xml:space="preserve">sensitivity to a range of drugs (@@REFs). On chromosome 12 amplifications spanning </w:t>
      </w:r>
      <w:r>
        <w:rPr>
          <w:i/>
        </w:rPr>
        <w:t>gch1</w:t>
      </w:r>
      <w:r>
        <w:t xml:space="preserve">, the first enzyme in the folate biosynthesis pathway, have been found in 3D7, HB3 and Dd2 (@@check other parents) and clinical isolates (@@REF) and have been shown to confer resistance to anti-folate drugs (@@REF). The amplifications spanning </w:t>
      </w:r>
      <w:r w:rsidRPr="00B037B8">
        <w:rPr>
          <w:i/>
        </w:rPr>
        <w:t>gch1</w:t>
      </w:r>
      <w:r>
        <w:t xml:space="preserve"> differ between 3D7, HB3 and Dd2 in </w:t>
      </w:r>
      <w:r w:rsidR="00467EE6">
        <w:t xml:space="preserve">size </w:t>
      </w:r>
      <w:r>
        <w:t xml:space="preserve">and copy number (@@REF). A previous study of </w:t>
      </w:r>
      <w:r w:rsidR="00467EE6">
        <w:t xml:space="preserve">CNVs </w:t>
      </w:r>
      <w:r>
        <w:t xml:space="preserve">within the HB3xDd2 cross </w:t>
      </w:r>
      <w:r w:rsidR="00B32D1F">
        <w:t xml:space="preserve">using CGH technology </w:t>
      </w:r>
      <w:r>
        <w:t xml:space="preserve">observed Mendelian segregation of </w:t>
      </w:r>
      <w:r>
        <w:rPr>
          <w:i/>
        </w:rPr>
        <w:t>gch1</w:t>
      </w:r>
      <w:r>
        <w:t xml:space="preserve"> </w:t>
      </w:r>
      <w:r w:rsidR="00467EE6">
        <w:t xml:space="preserve">amplifications </w:t>
      </w:r>
      <w:r>
        <w:t xml:space="preserve">in all </w:t>
      </w:r>
      <w:r w:rsidR="00467EE6">
        <w:t>progeny except CH3_61</w:t>
      </w:r>
      <w:r>
        <w:t xml:space="preserve"> where </w:t>
      </w:r>
      <w:r w:rsidR="00467EE6">
        <w:t xml:space="preserve">both parental alleles appeared to be inherited together, which can be explained if one or more meiotic recombination events had occurred within the amplified region.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 depth of read coverage (@@REFs)</w:t>
      </w:r>
      <w:r w:rsidR="00DE0EF1">
        <w:t>.</w:t>
      </w:r>
      <w:r w:rsidR="007827B2">
        <w:t xml:space="preserve"> </w:t>
      </w:r>
      <w:r w:rsidR="00DE0EF1">
        <w:t>T</w:t>
      </w:r>
      <w:r w:rsidR="00B32D1F">
        <w:t xml:space="preserve">he relative </w:t>
      </w:r>
      <w:r w:rsidR="007827B2">
        <w:t xml:space="preserve">orientation and distance between </w:t>
      </w:r>
      <w:r w:rsidR="00B32D1F">
        <w:t xml:space="preserve">aligned </w:t>
      </w:r>
      <w:r w:rsidR="007827B2">
        <w:t xml:space="preserve">read pairs can </w:t>
      </w:r>
      <w:r w:rsidR="00DE0EF1">
        <w:t xml:space="preserve">also </w:t>
      </w:r>
      <w:r w:rsidR="007827B2">
        <w:t>be used to infer the arrangement of amplified segments, for example, tandem duplications or inversions (@@REF). Here we present the evidence for 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7827B2">
        <w:rPr>
          <w:i/>
        </w:rPr>
        <w:t>mdr1</w:t>
      </w:r>
      <w:r w:rsidR="007827B2">
        <w:t xml:space="preserve"> and </w:t>
      </w:r>
      <w:r w:rsidR="007827B2">
        <w:rPr>
          <w:i/>
        </w:rPr>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spanning drug resistance genes mdr1 and gch1</w:t>
      </w:r>
      <w:r w:rsidR="00B32D1F">
        <w:t xml:space="preserve"> </w:t>
      </w:r>
    </w:p>
    <w:p w:rsidR="009E0D59" w:rsidRDefault="009E0D59" w:rsidP="00901FE9">
      <w:r>
        <w:t xml:space="preserve">Amplifications spanning </w:t>
      </w:r>
      <w:r>
        <w:rPr>
          <w:i/>
        </w:rPr>
        <w:t>gch1</w:t>
      </w:r>
      <w:r>
        <w:t xml:space="preserve"> and </w:t>
      </w:r>
      <w:r w:rsidRPr="009E0D59">
        <w:rPr>
          <w:i/>
        </w:rPr>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653393">
        <w:rPr>
          <w:i/>
        </w:rPr>
        <w:t>mdr1</w:t>
      </w:r>
      <w:r w:rsidR="00653393">
        <w:t xml:space="preserve"> and 13 other genes was evident in Dd2 and as either 2 or 3 copies in 14 progeny of HB3 x Dd2 (supplementary figure @@N)</w:t>
      </w:r>
      <w:r w:rsidR="00043C58">
        <w:t xml:space="preserve"> consistent with previous reports (@@REF)</w:t>
      </w:r>
      <w:r w:rsidR="00653393">
        <w:t xml:space="preserve">. On chromosome 12 all parent clones including 3D7 had evidence for some form of amplification relative to the 3D7 reference genome spanning </w:t>
      </w:r>
      <w:r w:rsidR="00653393">
        <w:rPr>
          <w:i/>
        </w:rPr>
        <w:t>gch</w:t>
      </w:r>
      <w:r w:rsidR="00653393" w:rsidRPr="00653393">
        <w:rPr>
          <w:i/>
        </w:rPr>
        <w:t>1</w:t>
      </w:r>
      <w:r w:rsidR="00653393">
        <w:rPr>
          <w:i/>
        </w:rPr>
        <w:t xml:space="preserve"> </w:t>
      </w:r>
      <w:r w:rsidR="00653393">
        <w:t xml:space="preserve">(figure @@). The </w:t>
      </w:r>
      <w:r w:rsidR="00653393">
        <w:lastRenderedPageBreak/>
        <w:t xml:space="preserve">amplifications were different in each of the 5 parents in terms of the extent, copy number, and arrangement of amplified segments. The 3D7 clone had four copies of a 2kb segment spanning </w:t>
      </w:r>
      <w:r w:rsidR="00DE0EF1">
        <w:rPr>
          <w:i/>
        </w:rPr>
        <w:t xml:space="preserve">gch1 </w:t>
      </w:r>
      <w:r w:rsidR="00653393">
        <w:t xml:space="preserve">only (the 3D7 reference genome to which all reads were aligned has only a single copy of </w:t>
      </w:r>
      <w:r w:rsidR="00DE0EF1">
        <w:rPr>
          <w:i/>
        </w:rPr>
        <w:t>gch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DE0EF1">
        <w:rPr>
          <w:i/>
        </w:rPr>
        <w:t>gch1</w:t>
      </w:r>
      <w:r w:rsidR="00653393">
        <w:t xml:space="preserve"> and 38 other genes. Dd2 had 3 copies of a 5kb segment spanning </w:t>
      </w:r>
      <w:r w:rsidR="00DE0EF1">
        <w:rPr>
          <w:i/>
        </w:rPr>
        <w:t>gch1</w:t>
      </w:r>
      <w:r w:rsidR="00043C58">
        <w:t xml:space="preserve"> and 2 upstream genes and </w:t>
      </w:r>
      <w:r w:rsidR="00653393">
        <w:t xml:space="preserve">alignments indicated a tandem inversion. 7G8 had a 3-fold tandem amplification of a 31kb segment spanning </w:t>
      </w:r>
      <w:r w:rsidR="00DE0EF1">
        <w:rPr>
          <w:i/>
        </w:rPr>
        <w:t>gch1</w:t>
      </w:r>
      <w:r w:rsidR="00653393">
        <w:t xml:space="preserve"> and 6 other genes. GB4 had 2 copies of a segment spanning </w:t>
      </w:r>
      <w:r w:rsidR="00DE0EF1">
        <w:rPr>
          <w:i/>
        </w:rPr>
        <w:t>gch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653393">
        <w:rPr>
          <w:i/>
        </w:rPr>
        <w:t>gch1</w:t>
      </w:r>
      <w:r w:rsidR="00653393">
        <w:t xml:space="preserve"> CNVs segregated in the progeny of all three crosses (supplementary figures @@N) except for two progeny of 3D7 x HB3 (C@@, C@@)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CLAG3.2 in GB4 and other clones (@@REF). On chromosome 11 a 70kb segment spanning 12 genes was duplicated in both HB3 replicates and 5 progeny of HB3 x Dd2 (supplementary figure @@N). This amplification has been shown to involve a translocation of one copy of the region to chromosome 13 (@@REF).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Pr>
          <w:i/>
        </w:rPr>
        <w:t>gch</w:t>
      </w:r>
      <w:r w:rsidRPr="00DF4B94">
        <w:rPr>
          <w:i/>
        </w:rPr>
        <w:t>1</w:t>
      </w:r>
      <w:r w:rsidR="003E6777">
        <w:t xml:space="preserve"> locus</w:t>
      </w:r>
      <w:r>
        <w:t xml:space="preserve"> and some of the progeny clones appeared to inherit both parental amplifications (figure @@N).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 the amplified region (figure @@). Within such a segment a haploid individual </w:t>
      </w:r>
      <w:r w:rsidR="003E6777">
        <w:t>is</w:t>
      </w:r>
      <w:r>
        <w:t xml:space="preserve"> effectively diploid and also becomes effectively heterozygous for any SNP, </w:t>
      </w:r>
      <w:r w:rsidR="00F230BE">
        <w:t>INDEL</w:t>
      </w:r>
      <w:r>
        <w:t xml:space="preserve"> or smaller CNV variants within the segment that segregate between the two parents. In the analyses of genome variation and recombination described in the preceding sections, all SNP and </w:t>
      </w:r>
      <w:r w:rsidR="00F230BE">
        <w:t>INDEL</w:t>
      </w:r>
      <w:r>
        <w:t xml:space="preserve"> variants within regions of copy number variation were filtered, because both of the variant calling methods used here assumed that samples are haploid, and therefore genotypes are not correctly modelled where </w:t>
      </w:r>
      <w:r>
        <w:lastRenderedPageBreak/>
        <w:t xml:space="preserve">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 the GCH1 locus, both clones C@@ and C@@ inherited the large 161kb duplication from parent HB3 as well as the smaller 2kb 4-fold amplification from parent 3D7 spanning GCH1 onl</w:t>
      </w:r>
      <w:r w:rsidR="0043059A">
        <w:t>y. C@@ had a region of</w:t>
      </w:r>
      <w:r>
        <w:t xml:space="preserve"> heterozygosity spanning the leftmost 130kb of the region duplicated in HB3, but was apparently homozygous for the remainder of this region (figure @@N). The most parsimonious explanation is that a single crossover occurred within the region duplicated in HB3. </w:t>
      </w:r>
      <w:proofErr w:type="gramStart"/>
      <w:r>
        <w:t>Clone C@@ had a region of heterozygosity spanning the entire region duplicated in HB3, with borders that appear</w:t>
      </w:r>
      <w:r w:rsidR="002B5CBF">
        <w:t>ed</w:t>
      </w:r>
      <w:r>
        <w:t xml:space="preserve"> to coincide closely with the breakpoints of the duplication (figure @@N).</w:t>
      </w:r>
      <w:proofErr w:type="gramEnd"/>
      <w:r>
        <w:t xml:space="preserve">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a tandem duplication and one copy of the region has been translocated to a different chromosome, however read orientation evidence clearly indicated that the region is tandemly arrayed in both HB3 and C@@. For both clones C@@ and C@@ </w:t>
      </w:r>
      <w:r w:rsidR="002B5CBF">
        <w:rPr>
          <w:i/>
        </w:rPr>
        <w:t xml:space="preserve">gch1 </w:t>
      </w:r>
      <w:r>
        <w:t xml:space="preserve">itself lay within the region of effective heterozygosity, thus one copy of </w:t>
      </w:r>
      <w:r w:rsidR="002B5CBF">
        <w:rPr>
          <w:i/>
        </w:rPr>
        <w:t>gch1</w:t>
      </w:r>
      <w:r>
        <w:t xml:space="preserve"> was inherited from HB3 and 4 copies from 3D7. At the same locus clone CH3_61 inherited the 161kb duplication from HB3 as well as the 5kb </w:t>
      </w:r>
      <w:r w:rsidR="00607AA0">
        <w:t>3-fold tandem inversion from Dd2</w:t>
      </w:r>
      <w:r>
        <w:t xml:space="preserve"> (figure @@N). Two separate regions of heterozygosity were visible at either ends of the HB3 duplicated region, which can be explained if two crossover events occurred. Again </w:t>
      </w:r>
      <w:r w:rsidR="002B5CBF">
        <w:rPr>
          <w:i/>
        </w:rPr>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2B5CBF">
        <w:rPr>
          <w:i/>
        </w:rPr>
        <w:t xml:space="preserve">mdr1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2B5CBF">
        <w:rPr>
          <w:i/>
        </w:rPr>
        <w:t xml:space="preserve">mdr1 </w:t>
      </w:r>
      <w:r>
        <w:t xml:space="preserve">itself, 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10"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 (@@REF). The underlying technologies for this web application are being developed as a generic framework so that they can be used with other datasets, as part of an open source project (@@REF)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w:t>
      </w:r>
      <w:r w:rsidR="00F230BE">
        <w:t>INDEL</w:t>
      </w:r>
      <w:r w:rsidR="00E224EF">
        <w:t xml:space="preserve"> and complex polymorphisms, and spanning both coding and non-coding regions of the core genome. These data have been calibrated using Mendelian errors and validated using sequencing of biological replicates, and thus represent a well-validated resource. They demonstrate that </w:t>
      </w:r>
      <w:r w:rsidR="00F230BE">
        <w:t>INDEL</w:t>
      </w:r>
      <w:r w:rsidR="00E224EF">
        <w:t xml:space="preserve">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low complexity sequence in both coding and non-coding regions of the </w:t>
      </w:r>
      <w:r w:rsidR="00943113" w:rsidRPr="00943113">
        <w:rPr>
          <w:i/>
        </w:rPr>
        <w:t>P. falciparum</w:t>
      </w:r>
      <w:r w:rsidR="00943113">
        <w:t xml:space="preserve"> genome is well-documented (@@REFs) and short tandem repeats are known to be highly variable due to replication slippage (@@REFs). Nevertheless, these are the most comprehensive and robust data available on </w:t>
      </w:r>
      <w:r w:rsidR="00F230BE">
        <w:t>INDEL</w:t>
      </w:r>
      <w:r w:rsidR="00943113">
        <w:t xml:space="preserve">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xml:space="preserve">, yet could have important phenotypic consequences. </w:t>
      </w:r>
      <w:r>
        <w:t>For example, i</w:t>
      </w:r>
      <w:r w:rsidR="00DF2176">
        <w:t xml:space="preserve">ncreased expression of genes through copy number amplification is known to be an important component of </w:t>
      </w:r>
      <w:r w:rsidR="00DF2176">
        <w:lastRenderedPageBreak/>
        <w:t xml:space="preserve">resistance to a number of anti-malarial compounds, and data from other species have shown that comparable increases in expression levels can also be obtained through variation in promoter and regulatory elements (@@REF). We </w:t>
      </w:r>
      <w:r w:rsidR="00DF77B0">
        <w:t>found</w:t>
      </w:r>
      <w:r w:rsidR="00DF2176">
        <w:t xml:space="preserve"> that </w:t>
      </w:r>
      <w:r w:rsidR="00F230BE">
        <w:t>INDEL</w:t>
      </w:r>
      <w:r w:rsidR="00DF2176">
        <w:t xml:space="preserve"> diversity has a particular architecture in relation to predicted core promoters, which may indicate that these mutations are not neutral and have phenotypic consequences</w:t>
      </w:r>
      <w:r w:rsidR="00943113">
        <w:t>, although this will require experimental confirmation</w:t>
      </w:r>
      <w:r w:rsidR="00DF2176">
        <w:t>.</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and members of the MSP3 family. </w:t>
      </w:r>
      <w:r w:rsidR="00094913">
        <w:t xml:space="preserve">High levels of variability have also been reported </w:t>
      </w:r>
      <w:r w:rsidR="004C7856">
        <w:t>in</w:t>
      </w:r>
      <w:r w:rsidR="00094913">
        <w:t xml:space="preserve"> other genes associated with the merozoite stage, such as the </w:t>
      </w:r>
      <w:proofErr w:type="spellStart"/>
      <w:r w:rsidR="00094913" w:rsidRPr="00094913">
        <w:rPr>
          <w:i/>
        </w:rPr>
        <w:t>surfin</w:t>
      </w:r>
      <w:proofErr w:type="spellEnd"/>
      <w:r w:rsidR="00094913">
        <w:t xml:space="preserve"> family (@@REFs)</w:t>
      </w:r>
      <w:r w:rsidR="004C7856">
        <w:t xml:space="preserve">, although it is not yet clear whether these loci exhibit deep </w:t>
      </w:r>
      <w:r w:rsidR="009A32D6">
        <w:t>allelic dimorphism as seen in MSP1</w:t>
      </w:r>
      <w:r w:rsidR="00094913">
        <w:t xml:space="preserve">. The presence of diverged allelic forms and the fact that many of these genes appear to be under balancing selection (@@REFs) 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proofErr w:type="spellStart"/>
      <w:r w:rsidR="00094913" w:rsidRPr="00094913">
        <w:rPr>
          <w:i/>
        </w:rPr>
        <w:t>surfin</w:t>
      </w:r>
      <w:proofErr w:type="spellEnd"/>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rsidR="00DF77B0">
        <w:t>s</w:t>
      </w:r>
      <w:r>
        <w:t xml:space="preserve"> that parasites undergo meiotic recombination </w:t>
      </w:r>
      <w:r w:rsidR="0043059A">
        <w:t>whilst in the mosquito</w:t>
      </w:r>
      <w:r w:rsidR="00DF77B0">
        <w:t xml:space="preserve"> (@@REF)</w:t>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43059A">
        <w:t xml:space="preserve"> (@@REF)</w:t>
      </w:r>
      <w:r w:rsidR="00605B08">
        <w:t>, being approximately 50 times greater than the average recombination rate in humans</w:t>
      </w:r>
      <w:r w:rsidR="000C7B24">
        <w:t>, although the recombination rate relative to the size of the smallest chromosome is almost identical (~0.5 Morgan) as expected if recombination rates are primarily calibrated to ensure one crossover per bivalent</w:t>
      </w:r>
      <w:r w:rsidR="00605B08">
        <w:t xml:space="preserve">. Here we have pooled data from all three </w:t>
      </w:r>
      <w:r w:rsidR="00605B08">
        <w:lastRenderedPageBreak/>
        <w:t xml:space="preserve">crosses and used </w:t>
      </w:r>
      <w:r w:rsidR="0084749C">
        <w:t>a</w:t>
      </w:r>
      <w:r w:rsidR="00605B08">
        <w:t xml:space="preserve"> ~300bp resolution map of SNP and </w:t>
      </w:r>
      <w:r w:rsidR="00F230BE">
        <w:t>INDEL</w:t>
      </w:r>
      <w:r w:rsidR="00605B08">
        <w:t xml:space="preserve">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e confirm a CO recombination rate in the range @@-@@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comparable to yeast but longer than humans and @@Drosophila@@ (@@REFs)</w:t>
      </w:r>
      <w:r w:rsidR="00DF77B0">
        <w:t xml:space="preserve"> and </w:t>
      </w:r>
      <w:r w:rsidR="0043059A">
        <w:t xml:space="preserve">the observation of </w:t>
      </w:r>
      <w:r w:rsidR="00DF77B0">
        <w:t xml:space="preserve">long-range complex recombination events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A42F7A">
        <w:t xml:space="preserve"> regions (@@REFs). Previous work on the 7G8xGB4 cross suggested that the rate of recombination may not be uniform over the </w:t>
      </w:r>
      <w:r w:rsidR="00A42F7A" w:rsidRPr="00A42F7A">
        <w:rPr>
          <w:i/>
        </w:rPr>
        <w:t>P. falciparum</w:t>
      </w:r>
      <w:r w:rsidR="00A42F7A">
        <w:t xml:space="preserve"> genome (@@REFs) although the number of recombination events available in a single cross was not sufficient to prove the existence of hotspots.</w:t>
      </w:r>
      <w:r w:rsidR="00A44E52">
        <w:t xml:space="preserve"> Here we found</w:t>
      </w:r>
      <w:r w:rsidR="00A42F7A">
        <w:t xml:space="preserve"> </w:t>
      </w:r>
      <w:r w:rsidR="00A44E52">
        <w:t>that the CO recombination rate wa</w:t>
      </w:r>
      <w:r w:rsidR="00A42F7A">
        <w:t xml:space="preserve">s lower within a highly localised region surrounding the centromeres, and </w:t>
      </w:r>
      <w:proofErr w:type="gramStart"/>
      <w:r w:rsidR="00A42F7A">
        <w:t>that CO events</w:t>
      </w:r>
      <w:proofErr w:type="gramEnd"/>
      <w:r w:rsidR="00A42F7A">
        <w:t xml:space="preserve">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C97C07">
        <w:t xml:space="preserve"> (@@REF)</w:t>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t>(@@REFs)</w:t>
      </w:r>
      <w:r w:rsidR="00B32D1F">
        <w:t>.</w:t>
      </w:r>
      <w:r>
        <w:t xml:space="preserve"> Amplifications spanning the multi-drug resistance gene </w:t>
      </w:r>
      <w:r>
        <w:rPr>
          <w:i/>
        </w:rPr>
        <w:t>mdr1</w:t>
      </w:r>
      <w:r>
        <w:t xml:space="preserve"> segregate in the HB3xDd2 cross, and </w:t>
      </w:r>
      <w:proofErr w:type="spellStart"/>
      <w:r>
        <w:t>pleiomorphic</w:t>
      </w:r>
      <w:proofErr w:type="spellEnd"/>
      <w:r>
        <w:t xml:space="preserve"> amplifications spanning the anti-folate resistance gene </w:t>
      </w:r>
      <w:r>
        <w:rPr>
          <w:i/>
        </w:rPr>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Pr>
          <w:i/>
        </w:rPr>
        <w:t>gch1</w:t>
      </w:r>
      <w:r>
        <w:t xml:space="preserve"> amplification in the HB3xDd2 cross (@@REF)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 absence of drug pressure (@@REF)</w:t>
      </w:r>
      <w:r w:rsidR="00D329C7">
        <w:t xml:space="preserve"> and can also confer both resistance </w:t>
      </w:r>
      <w:r w:rsidR="00D329C7">
        <w:lastRenderedPageBreak/>
        <w:t>to one class of drugs and sensitivity to another (@@REF)</w:t>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ed by unequal crossover (@@REF).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 xml:space="preserve">breakpoints are found in repeat regions that are slightly longer than the genome-wide average (@@REF) thus variations in the length of tandem repeat regions could alter the homology network and shift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D70420">
        <w:t xml:space="preserve"> and has persisted long enough for parasites to be taken up </w:t>
      </w:r>
      <w:r w:rsidR="003C72B7">
        <w:t>by a mosquito</w:t>
      </w:r>
      <w:r w:rsidR="00D70420">
        <w:t>, meiotic recombination provides an opportunity for different copies of the amplified region to be acquired within the same genome.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F230BE">
        <w:t>INDEL</w:t>
      </w:r>
      <w:r w:rsidR="00D51DCC">
        <w:t xml:space="preserve">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strong indication that different modes of mutation and recombination cannot be considered in isolation</w:t>
      </w:r>
      <w:r w:rsidR="009778CE">
        <w:t xml:space="preserve"> when studying the emergence and spread of drug resistance.</w:t>
      </w:r>
    </w:p>
    <w:p w:rsidR="009E1600" w:rsidRDefault="009E1600" w:rsidP="009E1600">
      <w:pPr>
        <w:pStyle w:val="Heading2"/>
      </w:pPr>
      <w:r>
        <w:lastRenderedPageBreak/>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 @@REF except that the PCR-free method of library preparation as described in @@REF was used</w:t>
      </w:r>
      <w:r w:rsidR="00536C74">
        <w:t xml:space="preserve"> for all samples</w:t>
      </w:r>
      <w:r>
        <w:t>.</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the Genome Analysis Toolkit </w:t>
      </w:r>
      <w:r w:rsidR="00EC326F">
        <w:t xml:space="preserve">version @@ </w:t>
      </w:r>
      <w:r>
        <w:t xml:space="preserve">(@@REF) and followed published best practice (@@REF) with some adaptations for </w:t>
      </w:r>
      <w:r w:rsidRPr="000E06C9">
        <w:rPr>
          <w:i/>
        </w:rPr>
        <w:t>P. falciparum</w:t>
      </w:r>
      <w:r>
        <w:t>.</w:t>
      </w:r>
      <w:r w:rsidR="00B6677C">
        <w:t xml:space="preserve"> </w:t>
      </w:r>
      <w:r w:rsidR="00EE5A51">
        <w:t>The assembly method used Cortex version @@V (@@REF)</w:t>
      </w:r>
      <w:r w:rsidR="00536C74">
        <w:t xml:space="preserve"> following the independent workflow</w:t>
      </w:r>
      <w:r w:rsidR="00EE5A51">
        <w:t>.</w:t>
      </w:r>
      <w:r w:rsidR="00536C74">
        <w:t xml:space="preserve"> Filtered variants from both calling methods were then combined into a single call 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t>
      </w:r>
      <w:r w:rsidR="00F7616C">
        <w:lastRenderedPageBreak/>
        <w:t xml:space="preserve">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D7475C">
        <w:t xml:space="preserve"> (@REF). Copy number state was predicted in all samples by fitting a Gaussian hidden Markov model to the normalised coverage data.   </w:t>
      </w:r>
    </w:p>
    <w:p w:rsidR="009E1600" w:rsidRDefault="009E1600" w:rsidP="009E1600">
      <w:pPr>
        <w:pStyle w:val="Heading2"/>
      </w:pPr>
      <w:r>
        <w:t>References</w:t>
      </w:r>
    </w:p>
    <w:p w:rsidR="00F230BE" w:rsidRPr="00F230BE" w:rsidRDefault="00CB6C32">
      <w:pPr>
        <w:pStyle w:val="NormalWeb"/>
        <w:ind w:left="480" w:hanging="480"/>
        <w:divId w:val="2078360728"/>
        <w:rPr>
          <w:rFonts w:ascii="Calibri" w:hAnsi="Calibri"/>
          <w:noProof/>
          <w:sz w:val="22"/>
        </w:rPr>
      </w:pPr>
      <w:r>
        <w:fldChar w:fldCharType="begin" w:fldLock="1"/>
      </w:r>
      <w:r>
        <w:instrText xml:space="preserve">ADDIN Mendeley Bibliography CSL_BIBLIOGRAPHY </w:instrText>
      </w:r>
      <w:r>
        <w:fldChar w:fldCharType="separate"/>
      </w:r>
      <w:r w:rsidR="00F230BE" w:rsidRPr="00F230BE">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00F230BE" w:rsidRPr="00F230BE">
        <w:rPr>
          <w:rFonts w:ascii="Calibri" w:hAnsi="Calibri"/>
          <w:i/>
          <w:iCs/>
          <w:noProof/>
          <w:sz w:val="22"/>
        </w:rPr>
        <w:t>PLoS genetics</w:t>
      </w:r>
      <w:r w:rsidR="00F230BE" w:rsidRPr="00F230BE">
        <w:rPr>
          <w:rFonts w:ascii="Calibri" w:hAnsi="Calibri"/>
          <w:noProof/>
          <w:sz w:val="22"/>
        </w:rPr>
        <w:t>.</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Ariey, F. et al., 2014. A molecular marker of artemisinin-resistant Plasmodium falciparum malaria. </w:t>
      </w:r>
      <w:r w:rsidRPr="00F230BE">
        <w:rPr>
          <w:rFonts w:ascii="Calibri" w:hAnsi="Calibri"/>
          <w:i/>
          <w:iCs/>
          <w:noProof/>
          <w:sz w:val="22"/>
        </w:rPr>
        <w:t>Nature</w:t>
      </w:r>
      <w:r w:rsidRPr="00F230BE">
        <w:rPr>
          <w:rFonts w:ascii="Calibri" w:hAnsi="Calibri"/>
          <w:noProof/>
          <w:sz w:val="22"/>
        </w:rPr>
        <w:t>, 505(7481), pp.50–5. Available at: http://www.ncbi.nlm.nih.gov/pubmed/24352242 [Accessed July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Ashley, E.A. et al., 2014. Spread of Artemisinin Resistance in Plasmodium falciparum Malaria. </w:t>
      </w:r>
      <w:r w:rsidRPr="00F230BE">
        <w:rPr>
          <w:rFonts w:ascii="Calibri" w:hAnsi="Calibri"/>
          <w:i/>
          <w:iCs/>
          <w:noProof/>
          <w:sz w:val="22"/>
        </w:rPr>
        <w:t>New England Journal of Medicine</w:t>
      </w:r>
      <w:r w:rsidRPr="00F230BE">
        <w:rPr>
          <w:rFonts w:ascii="Calibri" w:hAnsi="Calibri"/>
          <w:noProof/>
          <w:sz w:val="22"/>
        </w:rPr>
        <w:t>, 371(5), pp.411–423. Available at: http://www.ncbi.nlm.nih.gov/pubmed/25075834 [Accessed July 3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Bopp, S.E.R. et al., 2013. Mitotic evolution of Plasmodium falciparum shows a stable core genome but recombination in antigen families. N. Maizels, ed. </w:t>
      </w:r>
      <w:r w:rsidRPr="00F230BE">
        <w:rPr>
          <w:rFonts w:ascii="Calibri" w:hAnsi="Calibri"/>
          <w:i/>
          <w:iCs/>
          <w:noProof/>
          <w:sz w:val="22"/>
        </w:rPr>
        <w:t>PLoS genetics</w:t>
      </w:r>
      <w:r w:rsidRPr="00F230BE">
        <w:rPr>
          <w:rFonts w:ascii="Calibri" w:hAnsi="Calibri"/>
          <w:noProof/>
          <w:sz w:val="22"/>
        </w:rPr>
        <w:t>, 9(2), p.e1003293. Available at: http://dx.plos.org/10.1371/journal.pgen.1003293 [Accessed December 15,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DePristo, M.A. et al., 2011. A framework for variation discovery and genotyping using next-generation DNA sequencing data. </w:t>
      </w:r>
      <w:r w:rsidRPr="00F230BE">
        <w:rPr>
          <w:rFonts w:ascii="Calibri" w:hAnsi="Calibri"/>
          <w:i/>
          <w:iCs/>
          <w:noProof/>
          <w:sz w:val="22"/>
        </w:rPr>
        <w:t>Nature genetics</w:t>
      </w:r>
      <w:r w:rsidRPr="00F230BE">
        <w:rPr>
          <w:rFonts w:ascii="Calibri" w:hAnsi="Calibri"/>
          <w:noProof/>
          <w:sz w:val="22"/>
        </w:rPr>
        <w:t>, 43(5), pp.491–8. Available at: http://www.pubmedcentral.nih.gov/articlerender.fcgi?artid=3083463&amp;tool=pmcentrez&amp;rendertype=abstract [Accessed July 9,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DePristo, M.A., Zilversmit, M.M. &amp; Hartl, D.L., 2006. On the abundance, amino acid composition, and evolutionary dynamics of low-complexity regions in proteins. </w:t>
      </w:r>
      <w:r w:rsidRPr="00F230BE">
        <w:rPr>
          <w:rFonts w:ascii="Calibri" w:hAnsi="Calibri"/>
          <w:i/>
          <w:iCs/>
          <w:noProof/>
          <w:sz w:val="22"/>
        </w:rPr>
        <w:t>Gene</w:t>
      </w:r>
      <w:r w:rsidRPr="00F230BE">
        <w:rPr>
          <w:rFonts w:ascii="Calibri" w:hAnsi="Calibri"/>
          <w:noProof/>
          <w:sz w:val="22"/>
        </w:rPr>
        <w:t>, 378, pp.19–30. Available at: http://www.ncbi.nlm.nih.gov/pubmed/16806741 [Accessed November 3,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lastRenderedPageBreak/>
        <w:t xml:space="preserve">Flueck, C. et al., 2009. Plasmodium falciparum heterochromatin protein 1 marks genomic loci linked to phenotypic variation of exported virulence factors. </w:t>
      </w:r>
      <w:r w:rsidRPr="00F230BE">
        <w:rPr>
          <w:rFonts w:ascii="Calibri" w:hAnsi="Calibri"/>
          <w:i/>
          <w:iCs/>
          <w:noProof/>
          <w:sz w:val="22"/>
        </w:rPr>
        <w:t>PLoS pathogens</w:t>
      </w:r>
      <w:r w:rsidRPr="00F230BE">
        <w:rPr>
          <w:rFonts w:ascii="Calibri" w:hAnsi="Calibri"/>
          <w:noProof/>
          <w:sz w:val="22"/>
        </w:rPr>
        <w:t>, 5(9), p.e1000569. Available at: http://www.pubmedcentral.nih.gov/articlerender.fcgi?artid=2731224&amp;tool=pmcentrez&amp;rendertype=abstract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Freitas-Junior, L.H. et al., 2000. Frequent ectopic recombination of virulence factor genes in telomeric chromosome clusters of P. falciparum. </w:t>
      </w:r>
      <w:r w:rsidRPr="00F230BE">
        <w:rPr>
          <w:rFonts w:ascii="Calibri" w:hAnsi="Calibri"/>
          <w:i/>
          <w:iCs/>
          <w:noProof/>
          <w:sz w:val="22"/>
        </w:rPr>
        <w:t>Nature</w:t>
      </w:r>
      <w:r w:rsidRPr="00F230BE">
        <w:rPr>
          <w:rFonts w:ascii="Calibri" w:hAnsi="Calibri"/>
          <w:noProof/>
          <w:sz w:val="22"/>
        </w:rPr>
        <w:t>, 407(6807), pp.1018–22. Available at: http://www.ncbi.nlm.nih.gov/pubmed/11069183 [Accessed December 15,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Gardner, M.J. et al., 2002. Genome sequence of the human malaria parasite Plasmodium falciparum. </w:t>
      </w:r>
      <w:r w:rsidRPr="00F230BE">
        <w:rPr>
          <w:rFonts w:ascii="Calibri" w:hAnsi="Calibri"/>
          <w:i/>
          <w:iCs/>
          <w:noProof/>
          <w:sz w:val="22"/>
        </w:rPr>
        <w:t>Nature</w:t>
      </w:r>
      <w:r w:rsidRPr="00F230BE">
        <w:rPr>
          <w:rFonts w:ascii="Calibri" w:hAnsi="Calibri"/>
          <w:noProof/>
          <w:sz w:val="22"/>
        </w:rPr>
        <w:t>, 419(6906), pp.498–511. Available at: http://www.pubmedcentral.nih.gov/articlerender.fcgi?artid=3836256&amp;tool=pmcentrez&amp;rendertype=abstract [Accessed October 22,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Haerty, W. &amp; Golding, G.B., 2011. Increased polymorphism near low-complexity sequences across the genomes of Plasmodium falciparum isolates. </w:t>
      </w:r>
      <w:r w:rsidRPr="00F230BE">
        <w:rPr>
          <w:rFonts w:ascii="Calibri" w:hAnsi="Calibri"/>
          <w:i/>
          <w:iCs/>
          <w:noProof/>
          <w:sz w:val="22"/>
        </w:rPr>
        <w:t>Genome biology and evolution</w:t>
      </w:r>
      <w:r w:rsidRPr="00F230BE">
        <w:rPr>
          <w:rFonts w:ascii="Calibri" w:hAnsi="Calibri"/>
          <w:noProof/>
          <w:sz w:val="22"/>
        </w:rPr>
        <w:t>, 3, pp.539–50. Available at: http://www.pubmedcentral.nih.gov/articlerender.fcgi?artid=3140889&amp;tool=pmcentrez&amp;rendertype=abstract [Accessed November 19,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Hayton, K. et al., 2008. Erythrocyte binding protein PfRH5 polymorphisms determine species-specific pathways of Plasmodium falciparum invasion. </w:t>
      </w:r>
      <w:r w:rsidRPr="00F230BE">
        <w:rPr>
          <w:rFonts w:ascii="Calibri" w:hAnsi="Calibri"/>
          <w:i/>
          <w:iCs/>
          <w:noProof/>
          <w:sz w:val="22"/>
        </w:rPr>
        <w:t>Cell host &amp; microbe</w:t>
      </w:r>
      <w:r w:rsidRPr="00F230BE">
        <w:rPr>
          <w:rFonts w:ascii="Calibri" w:hAnsi="Calibri"/>
          <w:noProof/>
          <w:sz w:val="22"/>
        </w:rPr>
        <w:t>, 4(1), pp.40–51. Available at: http://www.pubmedcentral.nih.gov/articlerender.fcgi?artid=2677973&amp;tool=pmcentrez&amp;rendertype=abstract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Iqbal, Z. et al., 2012. De novo assembly and genotyping of variants using colored de Bruijn graphs. </w:t>
      </w:r>
      <w:r w:rsidRPr="00F230BE">
        <w:rPr>
          <w:rFonts w:ascii="Calibri" w:hAnsi="Calibri"/>
          <w:i/>
          <w:iCs/>
          <w:noProof/>
          <w:sz w:val="22"/>
        </w:rPr>
        <w:t>Nature genetics</w:t>
      </w:r>
      <w:r w:rsidRPr="00F230BE">
        <w:rPr>
          <w:rFonts w:ascii="Calibri" w:hAnsi="Calibri"/>
          <w:noProof/>
          <w:sz w:val="22"/>
        </w:rPr>
        <w:t>, 44(2), pp.226–32. Available at: http://dx.doi.org/10.1038/ng.1028 [Accessed July 9,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Jeffares, D.C. et al., 2007. Genome variation and evolution of the malaria parasite Plasmodium falciparum. </w:t>
      </w:r>
      <w:r w:rsidRPr="00F230BE">
        <w:rPr>
          <w:rFonts w:ascii="Calibri" w:hAnsi="Calibri"/>
          <w:i/>
          <w:iCs/>
          <w:noProof/>
          <w:sz w:val="22"/>
        </w:rPr>
        <w:t>Nature genetics</w:t>
      </w:r>
      <w:r w:rsidRPr="00F230BE">
        <w:rPr>
          <w:rFonts w:ascii="Calibri" w:hAnsi="Calibri"/>
          <w:noProof/>
          <w:sz w:val="22"/>
        </w:rPr>
        <w:t>, 39(1), pp.120–5. Available at: http://www.pubmedcentral.nih.gov/articlerender.fcgi?artid=2663918&amp;tool=pmcentrez&amp;rendertype=abstract [Accessed November 13,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Jiang, H. et al., 2011. High recombination rates and hotspots in a Plasmodium falciparum genetic cross. </w:t>
      </w:r>
      <w:r w:rsidRPr="00F230BE">
        <w:rPr>
          <w:rFonts w:ascii="Calibri" w:hAnsi="Calibri"/>
          <w:i/>
          <w:iCs/>
          <w:noProof/>
          <w:sz w:val="22"/>
        </w:rPr>
        <w:t>Genome biology</w:t>
      </w:r>
      <w:r w:rsidRPr="00F230BE">
        <w:rPr>
          <w:rFonts w:ascii="Calibri" w:hAnsi="Calibri"/>
          <w:noProof/>
          <w:sz w:val="22"/>
        </w:rPr>
        <w:t>, 12(4), p.R33. Available at: http://genomebiology.com/2011/12/4/R33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Kerr, P.J., Ranford-Cartwright, L.C. &amp; Walliker, D., 1994. Proof of intragenic recombination in Plasmodium falciparum. </w:t>
      </w:r>
      <w:r w:rsidRPr="00F230BE">
        <w:rPr>
          <w:rFonts w:ascii="Calibri" w:hAnsi="Calibri"/>
          <w:i/>
          <w:iCs/>
          <w:noProof/>
          <w:sz w:val="22"/>
        </w:rPr>
        <w:t>Molecular and biochemical parasitology</w:t>
      </w:r>
      <w:r w:rsidRPr="00F230BE">
        <w:rPr>
          <w:rFonts w:ascii="Calibri" w:hAnsi="Calibri"/>
          <w:noProof/>
          <w:sz w:val="22"/>
        </w:rPr>
        <w:t>, 66(2), pp.241–8. Available at: http://www.ncbi.nlm.nih.gov/pubmed/7808474 [Accessed November 19,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Li, Y.-C. et al., 2002. Microsatellites: genomic distribution, putative functions and mutational mechanisms: a review. </w:t>
      </w:r>
      <w:r w:rsidRPr="00F230BE">
        <w:rPr>
          <w:rFonts w:ascii="Calibri" w:hAnsi="Calibri"/>
          <w:i/>
          <w:iCs/>
          <w:noProof/>
          <w:sz w:val="22"/>
        </w:rPr>
        <w:t>Molecular ecology</w:t>
      </w:r>
      <w:r w:rsidRPr="00F230BE">
        <w:rPr>
          <w:rFonts w:ascii="Calibri" w:hAnsi="Calibri"/>
          <w:noProof/>
          <w:sz w:val="22"/>
        </w:rPr>
        <w:t>, 11(12), pp.2453–65. Available at: http://www.ncbi.nlm.nih.gov/pubmed/12453231 [Accessed November 18,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Manske, M. et al., 2012. Analysis of Plasmodium falciparum diversity in natural infections by deep sequencing. </w:t>
      </w:r>
      <w:r w:rsidRPr="00F230BE">
        <w:rPr>
          <w:rFonts w:ascii="Calibri" w:hAnsi="Calibri"/>
          <w:i/>
          <w:iCs/>
          <w:noProof/>
          <w:sz w:val="22"/>
        </w:rPr>
        <w:t>Nature</w:t>
      </w:r>
      <w:r w:rsidRPr="00F230BE">
        <w:rPr>
          <w:rFonts w:ascii="Calibri" w:hAnsi="Calibri"/>
          <w:noProof/>
          <w:sz w:val="22"/>
        </w:rPr>
        <w:t>, 487(7407), pp.375–9. Available at: http://www.pubmedcentral.nih.gov/articlerender.fcgi?artid=3738909&amp;tool=pmcentrez&amp;rendertype=abstract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lastRenderedPageBreak/>
        <w:t xml:space="preserve">Miotto, O. et al., 2013. Multiple populations of artemisinin-resistant Plasmodium falciparum in Cambodia. </w:t>
      </w:r>
      <w:r w:rsidRPr="00F230BE">
        <w:rPr>
          <w:rFonts w:ascii="Calibri" w:hAnsi="Calibri"/>
          <w:i/>
          <w:iCs/>
          <w:noProof/>
          <w:sz w:val="22"/>
        </w:rPr>
        <w:t>Nature genetics</w:t>
      </w:r>
      <w:r w:rsidRPr="00F230BE">
        <w:rPr>
          <w:rFonts w:ascii="Calibri" w:hAnsi="Calibri"/>
          <w:noProof/>
          <w:sz w:val="22"/>
        </w:rPr>
        <w:t>, 45(6), pp.648–55. Available at: http://www.pubmedcentral.nih.gov/articlerender.fcgi?artid=3807790&amp;tool=pmcentrez&amp;rendertype=abstract [Accessed September 30,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Montgomery, S.B. et al., 2013. The origin, evolution, and functional impact of short insertion-deletion variants identified in 179 human genomes. </w:t>
      </w:r>
      <w:r w:rsidRPr="00F230BE">
        <w:rPr>
          <w:rFonts w:ascii="Calibri" w:hAnsi="Calibri"/>
          <w:i/>
          <w:iCs/>
          <w:noProof/>
          <w:sz w:val="22"/>
        </w:rPr>
        <w:t>Genome research</w:t>
      </w:r>
      <w:r w:rsidRPr="00F230BE">
        <w:rPr>
          <w:rFonts w:ascii="Calibri" w:hAnsi="Calibri"/>
          <w:noProof/>
          <w:sz w:val="22"/>
        </w:rPr>
        <w:t>, 23(5), pp.749–61. Available at: http://www.pubmedcentral.nih.gov/articlerender.fcgi?artid=3638132&amp;tool=pmcentrez&amp;rendertype=abstract [Accessed August 2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Muralidharan, V. &amp; Goldberg, D.E., 2013. Asparagine repeats in Plasmodium falciparum proteins: good for nothing? L. J. Knoll, ed. </w:t>
      </w:r>
      <w:r w:rsidRPr="00F230BE">
        <w:rPr>
          <w:rFonts w:ascii="Calibri" w:hAnsi="Calibri"/>
          <w:i/>
          <w:iCs/>
          <w:noProof/>
          <w:sz w:val="22"/>
        </w:rPr>
        <w:t>PLoS pathogens</w:t>
      </w:r>
      <w:r w:rsidRPr="00F230BE">
        <w:rPr>
          <w:rFonts w:ascii="Calibri" w:hAnsi="Calibri"/>
          <w:noProof/>
          <w:sz w:val="22"/>
        </w:rPr>
        <w:t>, 9(8), p.e1003488. Available at: http://dx.plos.org/10.1371/journal.ppat.1003488 [Accessed December 8,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Robasky, K., Lewis, N.E. &amp; Church, G.M., 2014. The role of replicates for error mitigation in next-generation sequencing. </w:t>
      </w:r>
      <w:r w:rsidRPr="00F230BE">
        <w:rPr>
          <w:rFonts w:ascii="Calibri" w:hAnsi="Calibri"/>
          <w:i/>
          <w:iCs/>
          <w:noProof/>
          <w:sz w:val="22"/>
        </w:rPr>
        <w:t>Nature reviews. Genetics</w:t>
      </w:r>
      <w:r w:rsidRPr="00F230BE">
        <w:rPr>
          <w:rFonts w:ascii="Calibri" w:hAnsi="Calibri"/>
          <w:noProof/>
          <w:sz w:val="22"/>
        </w:rPr>
        <w:t>, 15(1), pp.56–62. Available at: http://dx.doi.org/10.1038/nrg3655 [Accessed July 15,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Roy, S.W., Ferreira, M.U. &amp; Hartl, D.L., 2008. Evolution of allelic dimorphism in malarial surface antigens. </w:t>
      </w:r>
      <w:r w:rsidRPr="00F230BE">
        <w:rPr>
          <w:rFonts w:ascii="Calibri" w:hAnsi="Calibri"/>
          <w:i/>
          <w:iCs/>
          <w:noProof/>
          <w:sz w:val="22"/>
        </w:rPr>
        <w:t>Heredity</w:t>
      </w:r>
      <w:r w:rsidRPr="00F230BE">
        <w:rPr>
          <w:rFonts w:ascii="Calibri" w:hAnsi="Calibri"/>
          <w:noProof/>
          <w:sz w:val="22"/>
        </w:rPr>
        <w:t>, 100(2), pp.103–10. Available at: http://www.ncbi.nlm.nih.gov/pubmed/17021615 [Accessed November 19,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Samarakoon, U., Regier, A., et al., 2011. High-throughput 454 resequencing for allele discovery and recombination mapping in Plasmodium falciparum. </w:t>
      </w:r>
      <w:r w:rsidRPr="00F230BE">
        <w:rPr>
          <w:rFonts w:ascii="Calibri" w:hAnsi="Calibri"/>
          <w:i/>
          <w:iCs/>
          <w:noProof/>
          <w:sz w:val="22"/>
        </w:rPr>
        <w:t>BMC genomics</w:t>
      </w:r>
      <w:r w:rsidRPr="00F230BE">
        <w:rPr>
          <w:rFonts w:ascii="Calibri" w:hAnsi="Calibri"/>
          <w:noProof/>
          <w:sz w:val="22"/>
        </w:rPr>
        <w:t>, 12, p.116. Available at: http://www.pubmedcentral.nih.gov/articlerender.fcgi?artid=3055840&amp;tool=pmcentrez&amp;rendertype=abstract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Samarakoon, U., Gonzales, J.M., et al., 2011. The landscape of inherited and de novo copy number variants in a Plasmodium falciparum genetic cross. </w:t>
      </w:r>
      <w:r w:rsidRPr="00F230BE">
        <w:rPr>
          <w:rFonts w:ascii="Calibri" w:hAnsi="Calibri"/>
          <w:i/>
          <w:iCs/>
          <w:noProof/>
          <w:sz w:val="22"/>
        </w:rPr>
        <w:t>BMC genomics</w:t>
      </w:r>
      <w:r w:rsidRPr="00F230BE">
        <w:rPr>
          <w:rFonts w:ascii="Calibri" w:hAnsi="Calibri"/>
          <w:noProof/>
          <w:sz w:val="22"/>
        </w:rPr>
        <w:t>, 12, p.457. Available at: http://www.pubmedcentral.nih.gov/articlerender.fcgi?artid=3191341&amp;tool=pmcentrez&amp;rendertype=abstract [Accessed October 18,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Saunders, I.W., Brohede, J. &amp; Hannan, G.N., 2007. Estimating genotyping error rates from Mendelian errors in SNP array genotypes and their impact on inference. </w:t>
      </w:r>
      <w:r w:rsidRPr="00F230BE">
        <w:rPr>
          <w:rFonts w:ascii="Calibri" w:hAnsi="Calibri"/>
          <w:i/>
          <w:iCs/>
          <w:noProof/>
          <w:sz w:val="22"/>
        </w:rPr>
        <w:t>Genomics</w:t>
      </w:r>
      <w:r w:rsidRPr="00F230BE">
        <w:rPr>
          <w:rFonts w:ascii="Calibri" w:hAnsi="Calibri"/>
          <w:noProof/>
          <w:sz w:val="22"/>
        </w:rPr>
        <w:t>, 90(3), pp.291–6. Available at: http://www.sciencedirect.com/science/article/pii/S088875430700136X [Accessed December 15,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Su, X. et al., 1999. A genetic map and recombination parameters of the human malaria parasite Plasmodium falciparum. </w:t>
      </w:r>
      <w:r w:rsidRPr="00F230BE">
        <w:rPr>
          <w:rFonts w:ascii="Calibri" w:hAnsi="Calibri"/>
          <w:i/>
          <w:iCs/>
          <w:noProof/>
          <w:sz w:val="22"/>
        </w:rPr>
        <w:t>Science (New York, N.Y.)</w:t>
      </w:r>
      <w:r w:rsidRPr="00F230BE">
        <w:rPr>
          <w:rFonts w:ascii="Calibri" w:hAnsi="Calibri"/>
          <w:noProof/>
          <w:sz w:val="22"/>
        </w:rPr>
        <w:t>, 286(5443), pp.1351–3. Available at: http://www.ncbi.nlm.nih.gov/pubmed/10558988 [Accessed November 19,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Tan, J.C. et al., 2010. Variable numbers of tandem repeats in Plasmodium falciparum genes. </w:t>
      </w:r>
      <w:r w:rsidRPr="00F230BE">
        <w:rPr>
          <w:rFonts w:ascii="Calibri" w:hAnsi="Calibri"/>
          <w:i/>
          <w:iCs/>
          <w:noProof/>
          <w:sz w:val="22"/>
        </w:rPr>
        <w:t>Journal of molecular evolution</w:t>
      </w:r>
      <w:r w:rsidRPr="00F230BE">
        <w:rPr>
          <w:rFonts w:ascii="Calibri" w:hAnsi="Calibri"/>
          <w:noProof/>
          <w:sz w:val="22"/>
        </w:rPr>
        <w:t>, 71(4), pp.268–78. Available at: http://www.pubmedcentral.nih.gov/articlerender.fcgi?artid=3205454&amp;tool=pmcentrez&amp;rendertype=abstract [Accessed November 2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Völker, M. et al., 2010. Copy number variation, chromosome rearrangement, and their association with recombination during avian evolution. </w:t>
      </w:r>
      <w:r w:rsidRPr="00F230BE">
        <w:rPr>
          <w:rFonts w:ascii="Calibri" w:hAnsi="Calibri"/>
          <w:i/>
          <w:iCs/>
          <w:noProof/>
          <w:sz w:val="22"/>
        </w:rPr>
        <w:t>Genome research</w:t>
      </w:r>
      <w:r w:rsidRPr="00F230BE">
        <w:rPr>
          <w:rFonts w:ascii="Calibri" w:hAnsi="Calibri"/>
          <w:noProof/>
          <w:sz w:val="22"/>
        </w:rPr>
        <w:t>, 20(4), pp.503–11. Available at: http://genome.cshlp.org/content/20/4/503.full [Accessed December 15,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lastRenderedPageBreak/>
        <w:t xml:space="preserve">Walker-Jonah, A. et al., 1992. An RFLP map of the Plasmodium falciparum genome, recombination rates and favored linkage groups in a genetic cross. </w:t>
      </w:r>
      <w:r w:rsidRPr="00F230BE">
        <w:rPr>
          <w:rFonts w:ascii="Calibri" w:hAnsi="Calibri"/>
          <w:i/>
          <w:iCs/>
          <w:noProof/>
          <w:sz w:val="22"/>
        </w:rPr>
        <w:t>Molecular and biochemical parasitology</w:t>
      </w:r>
      <w:r w:rsidRPr="00F230BE">
        <w:rPr>
          <w:rFonts w:ascii="Calibri" w:hAnsi="Calibri"/>
          <w:noProof/>
          <w:sz w:val="22"/>
        </w:rPr>
        <w:t>, 51(2), pp.313–20. Available at: http://www.ncbi.nlm.nih.gov/pubmed/1349423 [Accessed November 19,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Walliker, D. et al., 1987. Genetic analysis of the human malaria parasite Plasmodium falciparum. </w:t>
      </w:r>
      <w:r w:rsidRPr="00F230BE">
        <w:rPr>
          <w:rFonts w:ascii="Calibri" w:hAnsi="Calibri"/>
          <w:i/>
          <w:iCs/>
          <w:noProof/>
          <w:sz w:val="22"/>
        </w:rPr>
        <w:t>Science (New York, N.Y.)</w:t>
      </w:r>
      <w:r w:rsidRPr="00F230BE">
        <w:rPr>
          <w:rFonts w:ascii="Calibri" w:hAnsi="Calibri"/>
          <w:noProof/>
          <w:sz w:val="22"/>
        </w:rPr>
        <w:t>, 236(4809), pp.1661–6. Available at: http://www.ncbi.nlm.nih.gov/pubmed/3299700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Wellems, T.E. et al., 1990. Chloroquine resistance not linked to mdr-like genes in a Plasmodium falciparum cross. </w:t>
      </w:r>
      <w:r w:rsidRPr="00F230BE">
        <w:rPr>
          <w:rFonts w:ascii="Calibri" w:hAnsi="Calibri"/>
          <w:i/>
          <w:iCs/>
          <w:noProof/>
          <w:sz w:val="22"/>
        </w:rPr>
        <w:t>Nature</w:t>
      </w:r>
      <w:r w:rsidRPr="00F230BE">
        <w:rPr>
          <w:rFonts w:ascii="Calibri" w:hAnsi="Calibri"/>
          <w:noProof/>
          <w:sz w:val="22"/>
        </w:rPr>
        <w:t>, 345(6272), pp.253–5. Available at: http://www.ncbi.nlm.nih.gov/pubmed/1970614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Wellems, T.E., Walker-Jonah, A. &amp; Panton, L.J., 1991. Genetic mapping of the chloroquine-resistance locus on Plasmodium falciparum chromosome 7. </w:t>
      </w:r>
      <w:r w:rsidRPr="00F230BE">
        <w:rPr>
          <w:rFonts w:ascii="Calibri" w:hAnsi="Calibri"/>
          <w:i/>
          <w:iCs/>
          <w:noProof/>
          <w:sz w:val="22"/>
        </w:rPr>
        <w:t>Proceedings of the National Academy of Sciences of the United States of America</w:t>
      </w:r>
      <w:r w:rsidRPr="00F230BE">
        <w:rPr>
          <w:rFonts w:ascii="Calibri" w:hAnsi="Calibri"/>
          <w:noProof/>
          <w:sz w:val="22"/>
        </w:rPr>
        <w:t>, 88(8), pp.3382–6. Available at: http://www.pubmedcentral.nih.gov/articlerender.fcgi?artid=51451&amp;tool=pmcentrez&amp;rendertype=abstract [Accessed November 11, 2014].</w:t>
      </w:r>
    </w:p>
    <w:p w:rsidR="00F230BE" w:rsidRPr="00F230BE" w:rsidRDefault="00F230BE">
      <w:pPr>
        <w:pStyle w:val="NormalWeb"/>
        <w:ind w:left="480" w:hanging="480"/>
        <w:divId w:val="2078360728"/>
        <w:rPr>
          <w:rFonts w:ascii="Calibri" w:hAnsi="Calibri"/>
          <w:noProof/>
          <w:sz w:val="22"/>
        </w:rPr>
      </w:pPr>
      <w:r w:rsidRPr="00F230BE">
        <w:rPr>
          <w:rFonts w:ascii="Calibri" w:hAnsi="Calibri"/>
          <w:noProof/>
          <w:sz w:val="22"/>
        </w:rPr>
        <w:t xml:space="preserve">Zilversmit, M.M. et al., 2010. Low-complexity regions in Plasmodium falciparum: missing links in the evolution of an extreme genome. </w:t>
      </w:r>
      <w:r w:rsidRPr="00F230BE">
        <w:rPr>
          <w:rFonts w:ascii="Calibri" w:hAnsi="Calibri"/>
          <w:i/>
          <w:iCs/>
          <w:noProof/>
          <w:sz w:val="22"/>
        </w:rPr>
        <w:t>Molecular biology and evolution</w:t>
      </w:r>
      <w:r w:rsidRPr="00F230BE">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F230BE">
      <w:pPr>
        <w:pStyle w:val="NormalWeb"/>
        <w:ind w:left="480" w:hanging="480"/>
        <w:divId w:val="1509176327"/>
      </w:pPr>
      <w:r>
        <w:fldChar w:fldCharType="end"/>
      </w:r>
    </w:p>
    <w:sectPr w:rsidR="009E1600" w:rsidRPr="009E16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046A2" w:rsidRDefault="008046A2" w:rsidP="008B66D9">
      <w:pPr>
        <w:spacing w:after="0" w:line="240" w:lineRule="auto"/>
      </w:pPr>
      <w:r>
        <w:separator/>
      </w:r>
    </w:p>
  </w:endnote>
  <w:endnote w:type="continuationSeparator" w:id="0">
    <w:p w:rsidR="008046A2" w:rsidRDefault="008046A2"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046A2" w:rsidRDefault="008046A2" w:rsidP="008B66D9">
      <w:pPr>
        <w:spacing w:after="0" w:line="240" w:lineRule="auto"/>
      </w:pPr>
      <w:r>
        <w:separator/>
      </w:r>
    </w:p>
  </w:footnote>
  <w:footnote w:type="continuationSeparator" w:id="0">
    <w:p w:rsidR="008046A2" w:rsidRDefault="008046A2" w:rsidP="008B66D9">
      <w:pPr>
        <w:spacing w:after="0" w:line="240" w:lineRule="auto"/>
      </w:pPr>
      <w:r>
        <w:continuationSeparator/>
      </w:r>
    </w:p>
  </w:footnote>
  <w:footnote w:id="1">
    <w:p w:rsidR="008B66D9" w:rsidRDefault="008B66D9">
      <w:pPr>
        <w:pStyle w:val="FootnoteText"/>
      </w:pPr>
      <w:r>
        <w:rPr>
          <w:rStyle w:val="FootnoteReference"/>
        </w:rPr>
        <w:footnoteRef/>
      </w:r>
      <w:r>
        <w:t xml:space="preserve"> </w:t>
      </w:r>
      <w:hyperlink r:id="rId1" w:history="1">
        <w:r w:rsidRPr="005F082B">
          <w:rPr>
            <w:rStyle w:val="Hyperlink"/>
          </w:rPr>
          <w:t>http://www.malariagen.net/projects/parasite/pf3k</w:t>
        </w:r>
      </w:hyperlink>
      <w:r>
        <w:t xml:space="preserve"> @@TODO check</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900EE"/>
    <w:rsid w:val="00092516"/>
    <w:rsid w:val="00094913"/>
    <w:rsid w:val="00094D11"/>
    <w:rsid w:val="000C02A8"/>
    <w:rsid w:val="000C3978"/>
    <w:rsid w:val="000C7B24"/>
    <w:rsid w:val="000D1E36"/>
    <w:rsid w:val="000E06C9"/>
    <w:rsid w:val="00107FF0"/>
    <w:rsid w:val="00161CD0"/>
    <w:rsid w:val="00170A38"/>
    <w:rsid w:val="00190747"/>
    <w:rsid w:val="00194EE4"/>
    <w:rsid w:val="001C088D"/>
    <w:rsid w:val="001C1697"/>
    <w:rsid w:val="001C4E6F"/>
    <w:rsid w:val="001C68E4"/>
    <w:rsid w:val="001E1229"/>
    <w:rsid w:val="002105BA"/>
    <w:rsid w:val="00213F97"/>
    <w:rsid w:val="0022383E"/>
    <w:rsid w:val="00225E63"/>
    <w:rsid w:val="00242B17"/>
    <w:rsid w:val="00266665"/>
    <w:rsid w:val="002759C7"/>
    <w:rsid w:val="00293AC3"/>
    <w:rsid w:val="002A031E"/>
    <w:rsid w:val="002A5154"/>
    <w:rsid w:val="002B5CBF"/>
    <w:rsid w:val="002C3E4D"/>
    <w:rsid w:val="002D236F"/>
    <w:rsid w:val="0031069D"/>
    <w:rsid w:val="00316BAD"/>
    <w:rsid w:val="00320409"/>
    <w:rsid w:val="00320E71"/>
    <w:rsid w:val="003567AE"/>
    <w:rsid w:val="0036655D"/>
    <w:rsid w:val="00395FA2"/>
    <w:rsid w:val="003C72B7"/>
    <w:rsid w:val="003D0F25"/>
    <w:rsid w:val="003D1E9D"/>
    <w:rsid w:val="003E6777"/>
    <w:rsid w:val="003F0D40"/>
    <w:rsid w:val="003F1EB5"/>
    <w:rsid w:val="0040749C"/>
    <w:rsid w:val="00414247"/>
    <w:rsid w:val="004177B6"/>
    <w:rsid w:val="004261C2"/>
    <w:rsid w:val="0043059A"/>
    <w:rsid w:val="00436C33"/>
    <w:rsid w:val="004412FA"/>
    <w:rsid w:val="00450E72"/>
    <w:rsid w:val="004531F4"/>
    <w:rsid w:val="004568E5"/>
    <w:rsid w:val="00467EE6"/>
    <w:rsid w:val="00494F68"/>
    <w:rsid w:val="004B714B"/>
    <w:rsid w:val="004C6EBF"/>
    <w:rsid w:val="004C7856"/>
    <w:rsid w:val="00502205"/>
    <w:rsid w:val="00516EE3"/>
    <w:rsid w:val="00523D59"/>
    <w:rsid w:val="00530D8A"/>
    <w:rsid w:val="00530F60"/>
    <w:rsid w:val="00536C74"/>
    <w:rsid w:val="005A3815"/>
    <w:rsid w:val="005B37DB"/>
    <w:rsid w:val="005B671D"/>
    <w:rsid w:val="005D178D"/>
    <w:rsid w:val="005D73F0"/>
    <w:rsid w:val="005E4F41"/>
    <w:rsid w:val="005E5FE9"/>
    <w:rsid w:val="005F7D85"/>
    <w:rsid w:val="005F7DD3"/>
    <w:rsid w:val="00601883"/>
    <w:rsid w:val="00605B08"/>
    <w:rsid w:val="006065AE"/>
    <w:rsid w:val="00607AA0"/>
    <w:rsid w:val="0062071D"/>
    <w:rsid w:val="00622DB4"/>
    <w:rsid w:val="00653393"/>
    <w:rsid w:val="0066222C"/>
    <w:rsid w:val="0066428C"/>
    <w:rsid w:val="006927BD"/>
    <w:rsid w:val="006B37E8"/>
    <w:rsid w:val="006C1DD2"/>
    <w:rsid w:val="006E7EA9"/>
    <w:rsid w:val="0072106A"/>
    <w:rsid w:val="00725338"/>
    <w:rsid w:val="00732DD8"/>
    <w:rsid w:val="00760802"/>
    <w:rsid w:val="0077147F"/>
    <w:rsid w:val="00773905"/>
    <w:rsid w:val="0077582B"/>
    <w:rsid w:val="007827B2"/>
    <w:rsid w:val="00783242"/>
    <w:rsid w:val="00783449"/>
    <w:rsid w:val="007A475F"/>
    <w:rsid w:val="007C6969"/>
    <w:rsid w:val="007E1951"/>
    <w:rsid w:val="008046A2"/>
    <w:rsid w:val="00822F7D"/>
    <w:rsid w:val="00831572"/>
    <w:rsid w:val="008336DB"/>
    <w:rsid w:val="0084749C"/>
    <w:rsid w:val="008529A0"/>
    <w:rsid w:val="00873E89"/>
    <w:rsid w:val="0088090E"/>
    <w:rsid w:val="008901F1"/>
    <w:rsid w:val="00890734"/>
    <w:rsid w:val="008A5CF4"/>
    <w:rsid w:val="008B66D9"/>
    <w:rsid w:val="008D7DCE"/>
    <w:rsid w:val="008E486C"/>
    <w:rsid w:val="008F4E05"/>
    <w:rsid w:val="00901FE9"/>
    <w:rsid w:val="009044CA"/>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C67A5"/>
    <w:rsid w:val="00AD509E"/>
    <w:rsid w:val="00AE555C"/>
    <w:rsid w:val="00AF5355"/>
    <w:rsid w:val="00B037B8"/>
    <w:rsid w:val="00B11DF3"/>
    <w:rsid w:val="00B1349E"/>
    <w:rsid w:val="00B1727B"/>
    <w:rsid w:val="00B32D1F"/>
    <w:rsid w:val="00B50155"/>
    <w:rsid w:val="00B537A3"/>
    <w:rsid w:val="00B6677C"/>
    <w:rsid w:val="00BA4DCF"/>
    <w:rsid w:val="00BB0C47"/>
    <w:rsid w:val="00BB10EC"/>
    <w:rsid w:val="00BD7C23"/>
    <w:rsid w:val="00BF518B"/>
    <w:rsid w:val="00BF5714"/>
    <w:rsid w:val="00BF5E5E"/>
    <w:rsid w:val="00C37853"/>
    <w:rsid w:val="00C47636"/>
    <w:rsid w:val="00C63023"/>
    <w:rsid w:val="00C73348"/>
    <w:rsid w:val="00C81D5D"/>
    <w:rsid w:val="00C82549"/>
    <w:rsid w:val="00C97C07"/>
    <w:rsid w:val="00CB6C32"/>
    <w:rsid w:val="00CC57FE"/>
    <w:rsid w:val="00CD711E"/>
    <w:rsid w:val="00D05581"/>
    <w:rsid w:val="00D14426"/>
    <w:rsid w:val="00D246DE"/>
    <w:rsid w:val="00D329C7"/>
    <w:rsid w:val="00D51DCC"/>
    <w:rsid w:val="00D52B09"/>
    <w:rsid w:val="00D6625D"/>
    <w:rsid w:val="00D70420"/>
    <w:rsid w:val="00D7475C"/>
    <w:rsid w:val="00D96060"/>
    <w:rsid w:val="00DA1B2C"/>
    <w:rsid w:val="00DA3665"/>
    <w:rsid w:val="00DB2FDB"/>
    <w:rsid w:val="00DC41FA"/>
    <w:rsid w:val="00DE05F9"/>
    <w:rsid w:val="00DE0EF1"/>
    <w:rsid w:val="00DE11E6"/>
    <w:rsid w:val="00DE754D"/>
    <w:rsid w:val="00DF2176"/>
    <w:rsid w:val="00DF4B94"/>
    <w:rsid w:val="00DF77B0"/>
    <w:rsid w:val="00E042AF"/>
    <w:rsid w:val="00E1296E"/>
    <w:rsid w:val="00E224EF"/>
    <w:rsid w:val="00E73835"/>
    <w:rsid w:val="00E81244"/>
    <w:rsid w:val="00E852B4"/>
    <w:rsid w:val="00EA3CED"/>
    <w:rsid w:val="00EB143B"/>
    <w:rsid w:val="00EC2A4A"/>
    <w:rsid w:val="00EC326F"/>
    <w:rsid w:val="00ED0992"/>
    <w:rsid w:val="00EE1931"/>
    <w:rsid w:val="00EE4AC6"/>
    <w:rsid w:val="00EE5A51"/>
    <w:rsid w:val="00EF2C90"/>
    <w:rsid w:val="00F230BE"/>
    <w:rsid w:val="00F428AA"/>
    <w:rsid w:val="00F70B94"/>
    <w:rsid w:val="00F7616C"/>
    <w:rsid w:val="00F803F5"/>
    <w:rsid w:val="00FA6FE6"/>
    <w:rsid w:val="00FB2301"/>
    <w:rsid w:val="00FC41A4"/>
    <w:rsid w:val="00FD7D69"/>
    <w:rsid w:val="00FE0FEE"/>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semiHidden/>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malariagen.net/projects/parasite/pf3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3F3470-1036-4738-B5A0-6C2BF01A63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9</TotalTime>
  <Pages>21</Pages>
  <Words>37521</Words>
  <Characters>213872</Characters>
  <Application>Microsoft Office Word</Application>
  <DocSecurity>0</DocSecurity>
  <Lines>1782</Lines>
  <Paragraphs>501</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5089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12</cp:revision>
  <dcterms:created xsi:type="dcterms:W3CDTF">2014-11-21T18:07:00Z</dcterms:created>
  <dcterms:modified xsi:type="dcterms:W3CDTF">2014-12-15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